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25833D2B" w:rsidR="008201C2" w:rsidRPr="00EB4104" w:rsidRDefault="00DD7931" w:rsidP="007037CB">
      <w:pPr>
        <w:jc w:val="center"/>
        <w:rPr>
          <w:sz w:val="32"/>
          <w:szCs w:val="28"/>
        </w:rPr>
      </w:pPr>
      <w:r w:rsidRPr="00EB4104">
        <w:rPr>
          <w:sz w:val="32"/>
          <w:szCs w:val="28"/>
        </w:rPr>
        <w:t xml:space="preserve">Measuring Disruptions’ Impacts on the </w:t>
      </w:r>
      <w:r w:rsidR="004E5F6E">
        <w:rPr>
          <w:sz w:val="32"/>
          <w:szCs w:val="28"/>
        </w:rPr>
        <w:t>Unr</w:t>
      </w:r>
      <w:r w:rsidRPr="00EB4104">
        <w:rPr>
          <w:sz w:val="32"/>
          <w:szCs w:val="28"/>
        </w:rPr>
        <w:t>eliability of Public Transit Accessibility</w:t>
      </w:r>
      <w:r w:rsidR="004E5F6E">
        <w:rPr>
          <w:sz w:val="32"/>
          <w:szCs w:val="28"/>
        </w:rPr>
        <w:t>: Example of COVID-19 and College Football Games</w:t>
      </w:r>
    </w:p>
    <w:p w14:paraId="4FAAF3A3" w14:textId="7C8C6C9D" w:rsidR="0077361B" w:rsidRDefault="0077361B" w:rsidP="003D045B">
      <w:pPr>
        <w:spacing w:before="100" w:beforeAutospacing="1" w:after="100" w:afterAutospacing="1" w:line="240" w:lineRule="auto"/>
        <w:jc w:val="center"/>
        <w:rPr>
          <w:rFonts w:cs="Times New Roman"/>
        </w:rPr>
      </w:pPr>
      <w:r>
        <w:rPr>
          <w:rFonts w:cs="Times New Roman"/>
        </w:rPr>
        <w:t xml:space="preserve">Luyu Liu </w:t>
      </w:r>
      <w:r w:rsidRPr="00BD6C8F">
        <w:rPr>
          <w:rFonts w:cs="Times New Roman"/>
          <w:vertAlign w:val="superscript"/>
        </w:rPr>
        <w:t>1</w:t>
      </w:r>
      <w:r>
        <w:rPr>
          <w:rFonts w:cs="Times New Roman"/>
        </w:rPr>
        <w:t xml:space="preserve">, Adam Porr </w:t>
      </w:r>
      <w:r w:rsidR="007D308E">
        <w:rPr>
          <w:rFonts w:cs="Times New Roman"/>
          <w:vertAlign w:val="superscript"/>
        </w:rPr>
        <w:t>2</w:t>
      </w:r>
      <w:r>
        <w:rPr>
          <w:rFonts w:cs="Times New Roman"/>
        </w:rPr>
        <w:t xml:space="preserve">, Harvey J. Miller </w:t>
      </w:r>
      <w:r w:rsidRPr="00BD6C8F">
        <w:rPr>
          <w:rFonts w:cs="Times New Roman"/>
          <w:vertAlign w:val="superscript"/>
        </w:rPr>
        <w:t>1</w:t>
      </w:r>
      <w:r>
        <w:rPr>
          <w:rFonts w:cs="Times New Roman"/>
          <w:vertAlign w:val="superscript"/>
        </w:rPr>
        <w:t>, *</w:t>
      </w:r>
      <w:r w:rsidRPr="00BD6C8F">
        <w:rPr>
          <w:rStyle w:val="FootnoteReference"/>
          <w:rFonts w:cs="Times New Roman"/>
          <w:color w:val="FFFFFF" w:themeColor="background1"/>
        </w:rPr>
        <w:footnoteReference w:id="1"/>
      </w:r>
    </w:p>
    <w:p w14:paraId="1C7BF9E4" w14:textId="2BBCA5A4" w:rsidR="00DD7931" w:rsidRDefault="0077361B" w:rsidP="003D045B">
      <w:pPr>
        <w:spacing w:before="100" w:beforeAutospacing="1" w:after="100" w:afterAutospacing="1"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7F2B3FD8" w14:textId="73CF0339" w:rsidR="007D308E" w:rsidRDefault="007D308E" w:rsidP="003D045B">
      <w:pPr>
        <w:spacing w:before="100" w:beforeAutospacing="1" w:after="100" w:afterAutospacing="1" w:line="240" w:lineRule="auto"/>
        <w:jc w:val="center"/>
        <w:rPr>
          <w:rFonts w:cs="Times New Roman"/>
          <w:szCs w:val="20"/>
        </w:rPr>
      </w:pPr>
      <w:r w:rsidRPr="007D308E">
        <w:rPr>
          <w:rFonts w:cs="Times New Roman"/>
          <w:szCs w:val="20"/>
          <w:vertAlign w:val="superscript"/>
        </w:rPr>
        <w:t>2</w:t>
      </w:r>
      <w:r>
        <w:rPr>
          <w:rFonts w:cs="Times New Roman"/>
          <w:szCs w:val="20"/>
        </w:rPr>
        <w:t xml:space="preserve"> </w:t>
      </w:r>
      <w:r w:rsidRPr="007D308E">
        <w:rPr>
          <w:rFonts w:cs="Times New Roman"/>
          <w:szCs w:val="20"/>
        </w:rPr>
        <w:t>Mid-Ohio Regional Planning Commission</w:t>
      </w:r>
      <w:r w:rsidR="00A847F1">
        <w:rPr>
          <w:rFonts w:cs="Times New Roman"/>
          <w:szCs w:val="20"/>
        </w:rPr>
        <w:t>, Columbus, OH, USA</w:t>
      </w:r>
    </w:p>
    <w:p w14:paraId="59D012F4" w14:textId="77777777" w:rsidR="007D308E" w:rsidRDefault="007D308E" w:rsidP="003D045B">
      <w:pPr>
        <w:spacing w:before="100" w:beforeAutospacing="1" w:after="100" w:afterAutospacing="1" w:line="240" w:lineRule="auto"/>
        <w:jc w:val="center"/>
        <w:rPr>
          <w:rFonts w:cs="Times New Roman"/>
          <w:szCs w:val="20"/>
        </w:rPr>
      </w:pPr>
    </w:p>
    <w:p w14:paraId="130036BC" w14:textId="4B4B912F" w:rsidR="0077361B" w:rsidRDefault="0077361B" w:rsidP="003D045B">
      <w:pPr>
        <w:spacing w:before="120" w:after="120" w:line="240" w:lineRule="auto"/>
        <w:rPr>
          <w:rFonts w:cs="Times New Roman"/>
          <w:szCs w:val="20"/>
        </w:rPr>
      </w:pPr>
    </w:p>
    <w:p w14:paraId="2D0D943D" w14:textId="7CFCABAB" w:rsidR="003D045B" w:rsidRDefault="003D045B" w:rsidP="003D045B">
      <w:pPr>
        <w:spacing w:before="120" w:after="120" w:line="240" w:lineRule="auto"/>
        <w:rPr>
          <w:rFonts w:cs="Times New Roman"/>
          <w:szCs w:val="20"/>
        </w:rPr>
      </w:pPr>
    </w:p>
    <w:p w14:paraId="0452B237" w14:textId="7A894E70" w:rsidR="003D045B" w:rsidRPr="003D045B" w:rsidRDefault="003D045B" w:rsidP="003D045B">
      <w:pPr>
        <w:pStyle w:val="Heading1"/>
        <w:spacing w:before="120" w:after="120"/>
      </w:pPr>
      <w:r>
        <w:t xml:space="preserve">Introduction </w:t>
      </w:r>
    </w:p>
    <w:p w14:paraId="53782355" w14:textId="3A198E82" w:rsidR="008A75AD" w:rsidRPr="003D045B" w:rsidRDefault="008A6B87" w:rsidP="003D045B">
      <w:pPr>
        <w:spacing w:before="120" w:after="120" w:line="240" w:lineRule="auto"/>
        <w:rPr>
          <w:rFonts w:cs="Times New Roman"/>
          <w:szCs w:val="20"/>
        </w:rPr>
      </w:pPr>
      <w:r>
        <w:rPr>
          <w:rFonts w:cs="Times New Roman"/>
          <w:szCs w:val="20"/>
        </w:rPr>
        <w:t xml:space="preserve">Accessibility is </w:t>
      </w:r>
      <w:r w:rsidR="00CE7D3D">
        <w:rPr>
          <w:rFonts w:cs="Times New Roman"/>
          <w:szCs w:val="20"/>
        </w:rPr>
        <w:t xml:space="preserve">the </w:t>
      </w:r>
      <w:r>
        <w:rPr>
          <w:rFonts w:cs="Times New Roman"/>
          <w:szCs w:val="20"/>
        </w:rPr>
        <w:t xml:space="preserve">primary </w:t>
      </w:r>
      <w:r w:rsidR="00BC1444">
        <w:rPr>
          <w:rFonts w:cs="Times New Roman"/>
          <w:szCs w:val="20"/>
        </w:rPr>
        <w:t>indicator</w:t>
      </w:r>
      <w:r>
        <w:rPr>
          <w:rFonts w:cs="Times New Roman"/>
          <w:szCs w:val="20"/>
        </w:rPr>
        <w:t xml:space="preserve"> of a public transit system’s useability. </w:t>
      </w:r>
      <w:r w:rsidR="00195C60">
        <w:rPr>
          <w:rFonts w:cs="Times New Roman"/>
          <w:szCs w:val="20"/>
        </w:rPr>
        <w:t xml:space="preserve">It </w:t>
      </w:r>
      <w:r w:rsidR="00CF2B71">
        <w:rPr>
          <w:rFonts w:cs="Times New Roman"/>
          <w:szCs w:val="20"/>
        </w:rPr>
        <w:t>determines</w:t>
      </w:r>
      <w:r w:rsidR="00195C60">
        <w:rPr>
          <w:rFonts w:cs="Times New Roman"/>
          <w:szCs w:val="20"/>
        </w:rPr>
        <w:t xml:space="preserve"> passengers’ ability to reach opportunities given a fixed amount of time</w:t>
      </w:r>
      <w:r w:rsidR="00CF2B71">
        <w:rPr>
          <w:rFonts w:cs="Times New Roman"/>
          <w:szCs w:val="20"/>
        </w:rPr>
        <w:t xml:space="preserve"> [CITATION NEEDED]</w:t>
      </w:r>
      <w:r w:rsidR="00195C60">
        <w:rPr>
          <w:rFonts w:cs="Times New Roman"/>
          <w:szCs w:val="20"/>
        </w:rPr>
        <w:t xml:space="preserve">. </w:t>
      </w:r>
      <w:r w:rsidR="00A829D0">
        <w:rPr>
          <w:rFonts w:cs="Times New Roman"/>
          <w:szCs w:val="20"/>
        </w:rPr>
        <w:t>However,</w:t>
      </w:r>
      <w:r w:rsidR="002C79B2">
        <w:rPr>
          <w:rFonts w:cs="Times New Roman"/>
          <w:szCs w:val="20"/>
        </w:rPr>
        <w:t xml:space="preserve"> high reliability of</w:t>
      </w:r>
      <w:r w:rsidR="00A829D0">
        <w:rPr>
          <w:rFonts w:cs="Times New Roman"/>
          <w:szCs w:val="20"/>
        </w:rPr>
        <w:t xml:space="preserve"> </w:t>
      </w:r>
      <w:r w:rsidR="005075A4">
        <w:rPr>
          <w:rFonts w:cs="Times New Roman"/>
          <w:szCs w:val="20"/>
        </w:rPr>
        <w:t>public transit systems’</w:t>
      </w:r>
      <w:r w:rsidR="002C79B2">
        <w:rPr>
          <w:rFonts w:cs="Times New Roman"/>
          <w:szCs w:val="20"/>
        </w:rPr>
        <w:t xml:space="preserve"> accessibility </w:t>
      </w:r>
      <w:r w:rsidR="00732973" w:rsidRPr="003D045B">
        <w:rPr>
          <w:rFonts w:cs="Times New Roman"/>
          <w:szCs w:val="20"/>
        </w:rPr>
        <w:t>is a primary disadvantage compared to other transportation systems</w:t>
      </w:r>
      <w:r w:rsidR="00BC1444">
        <w:rPr>
          <w:rFonts w:cs="Times New Roman"/>
          <w:szCs w:val="20"/>
        </w:rPr>
        <w:t>. Transit systems are highly dynamic and time-dependent,</w:t>
      </w:r>
      <w:r w:rsidR="007037CB" w:rsidRPr="003D045B">
        <w:rPr>
          <w:rFonts w:cs="Times New Roman"/>
          <w:szCs w:val="20"/>
        </w:rPr>
        <w:t xml:space="preserve"> </w:t>
      </w:r>
      <w:r w:rsidR="00BC1444">
        <w:rPr>
          <w:rFonts w:cs="Times New Roman"/>
          <w:szCs w:val="20"/>
        </w:rPr>
        <w:t xml:space="preserve">and </w:t>
      </w:r>
      <w:r w:rsidR="007037CB" w:rsidRPr="003D045B">
        <w:rPr>
          <w:rFonts w:cs="Times New Roman"/>
          <w:szCs w:val="20"/>
        </w:rPr>
        <w:t xml:space="preserve">their actual arrival time </w:t>
      </w:r>
      <w:r w:rsidR="00CE7D3D" w:rsidRPr="003D045B">
        <w:rPr>
          <w:rFonts w:cs="Times New Roman"/>
          <w:szCs w:val="20"/>
        </w:rPr>
        <w:t xml:space="preserve">and </w:t>
      </w:r>
      <w:r w:rsidR="00BB3CDD" w:rsidRPr="003D045B">
        <w:rPr>
          <w:rFonts w:cs="Times New Roman"/>
          <w:szCs w:val="20"/>
        </w:rPr>
        <w:t>accessibility</w:t>
      </w:r>
      <w:r w:rsidR="00CE7D3D" w:rsidRPr="003D045B">
        <w:rPr>
          <w:rFonts w:cs="Times New Roman"/>
          <w:szCs w:val="20"/>
        </w:rPr>
        <w:t xml:space="preserve"> </w:t>
      </w:r>
      <w:r w:rsidR="007037CB" w:rsidRPr="003D045B">
        <w:rPr>
          <w:rFonts w:cs="Times New Roman"/>
          <w:szCs w:val="20"/>
        </w:rPr>
        <w:t>can be significantly</w:t>
      </w:r>
      <w:r w:rsidR="008A75AD" w:rsidRPr="003D045B">
        <w:rPr>
          <w:rFonts w:cs="Times New Roman"/>
          <w:szCs w:val="20"/>
        </w:rPr>
        <w:t xml:space="preserve"> </w:t>
      </w:r>
      <w:r w:rsidR="00BB3CDD" w:rsidRPr="003D045B">
        <w:rPr>
          <w:rFonts w:cs="Times New Roman"/>
          <w:szCs w:val="20"/>
        </w:rPr>
        <w:t xml:space="preserve">different </w:t>
      </w:r>
      <w:r w:rsidR="007037CB" w:rsidRPr="003D045B">
        <w:rPr>
          <w:rFonts w:cs="Times New Roman"/>
          <w:szCs w:val="20"/>
        </w:rPr>
        <w:t xml:space="preserve">from </w:t>
      </w:r>
      <w:r w:rsidR="00732973" w:rsidRPr="003D045B">
        <w:rPr>
          <w:rFonts w:cs="Times New Roman"/>
          <w:szCs w:val="20"/>
        </w:rPr>
        <w:t xml:space="preserve">the </w:t>
      </w:r>
      <w:r w:rsidR="007037CB" w:rsidRPr="003D045B">
        <w:rPr>
          <w:rFonts w:cs="Times New Roman"/>
          <w:szCs w:val="20"/>
        </w:rPr>
        <w:t>scheduled time</w:t>
      </w:r>
      <w:r w:rsidR="00E10A7A" w:rsidRPr="003D045B">
        <w:rPr>
          <w:rFonts w:cs="Times New Roman"/>
          <w:szCs w:val="20"/>
        </w:rPr>
        <w:t>.</w:t>
      </w:r>
      <w:r w:rsidR="008A75AD" w:rsidRPr="003D045B">
        <w:rPr>
          <w:rFonts w:cs="Times New Roman"/>
          <w:szCs w:val="20"/>
        </w:rPr>
        <w:t xml:space="preserve"> On-time performance loss worsens the useability and user experience</w:t>
      </w:r>
      <w:r w:rsidR="00AA0F5A" w:rsidRPr="003D045B">
        <w:rPr>
          <w:rFonts w:cs="Times New Roman"/>
          <w:szCs w:val="20"/>
        </w:rPr>
        <w:t xml:space="preserve"> </w:t>
      </w:r>
      <w:r w:rsidR="008A75AD" w:rsidRPr="003D045B">
        <w:rPr>
          <w:rFonts w:cs="Times New Roman"/>
          <w:szCs w:val="20"/>
        </w:rPr>
        <w:t>of transit systems</w:t>
      </w:r>
      <w:r w:rsidR="00BB3CDD" w:rsidRPr="003D045B">
        <w:rPr>
          <w:rFonts w:cs="Times New Roman"/>
          <w:szCs w:val="20"/>
        </w:rPr>
        <w:t xml:space="preserve">, and it is one of the most important </w:t>
      </w:r>
      <w:r w:rsidR="003E0371">
        <w:rPr>
          <w:rFonts w:cs="Times New Roman"/>
          <w:szCs w:val="20"/>
        </w:rPr>
        <w:t xml:space="preserve">factors that affect people’s preference of a </w:t>
      </w:r>
      <w:r w:rsidR="00BB3CDD" w:rsidRPr="003D045B">
        <w:rPr>
          <w:rFonts w:cs="Times New Roman"/>
          <w:szCs w:val="20"/>
        </w:rPr>
        <w:t xml:space="preserve">public transit </w:t>
      </w:r>
      <w:r w:rsidR="003E0371">
        <w:rPr>
          <w:rFonts w:cs="Times New Roman"/>
          <w:szCs w:val="20"/>
        </w:rPr>
        <w:t>syste</w:t>
      </w:r>
      <w:r w:rsidR="00665758">
        <w:rPr>
          <w:rFonts w:cs="Times New Roman"/>
          <w:szCs w:val="20"/>
        </w:rPr>
        <w:t xml:space="preserve">m </w:t>
      </w:r>
      <w:r w:rsidR="00665758">
        <w:rPr>
          <w:rFonts w:cs="Times New Roman"/>
          <w:szCs w:val="20"/>
        </w:rPr>
        <w:fldChar w:fldCharType="begin"/>
      </w:r>
      <w:r w:rsidR="00665758">
        <w:rPr>
          <w:rFonts w:cs="Times New Roman"/>
          <w:szCs w:val="20"/>
        </w:rPr>
        <w:instrText xml:space="preserve"> ADDIN ZOTERO_ITEM CSL_CITATION {"citationID":"bPE1R0oB","properties":{"unsorted":true,"formattedCitation":"({\\i{}1}, {\\i{}2})","plainCitation":"(1, 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665758" w:rsidRPr="00665758">
        <w:rPr>
          <w:rFonts w:cs="Times New Roman"/>
          <w:szCs w:val="24"/>
        </w:rPr>
        <w:t>(</w:t>
      </w:r>
      <w:r w:rsidR="00665758" w:rsidRPr="00665758">
        <w:rPr>
          <w:rFonts w:cs="Times New Roman"/>
          <w:i/>
          <w:iCs/>
          <w:szCs w:val="24"/>
        </w:rPr>
        <w:t>1</w:t>
      </w:r>
      <w:r w:rsidR="00665758" w:rsidRPr="00665758">
        <w:rPr>
          <w:rFonts w:cs="Times New Roman"/>
          <w:szCs w:val="24"/>
        </w:rPr>
        <w:t xml:space="preserve">, </w:t>
      </w:r>
      <w:r w:rsidR="00665758" w:rsidRPr="00665758">
        <w:rPr>
          <w:rFonts w:cs="Times New Roman"/>
          <w:i/>
          <w:iCs/>
          <w:szCs w:val="24"/>
        </w:rPr>
        <w:t>2</w:t>
      </w:r>
      <w:r w:rsidR="00665758" w:rsidRPr="00665758">
        <w:rPr>
          <w:rFonts w:cs="Times New Roman"/>
          <w:szCs w:val="24"/>
        </w:rPr>
        <w:t>)</w:t>
      </w:r>
      <w:r w:rsidR="00665758">
        <w:rPr>
          <w:rFonts w:cs="Times New Roman"/>
          <w:szCs w:val="20"/>
        </w:rPr>
        <w:fldChar w:fldCharType="end"/>
      </w:r>
      <w:r w:rsidR="00665758">
        <w:rPr>
          <w:rFonts w:cs="Times New Roman"/>
          <w:szCs w:val="20"/>
        </w:rPr>
        <w:t>.</w:t>
      </w:r>
    </w:p>
    <w:p w14:paraId="1BAEC3F7" w14:textId="00D3269C" w:rsidR="00DD7931" w:rsidRPr="003D045B" w:rsidRDefault="00226AAF" w:rsidP="003D045B">
      <w:pPr>
        <w:spacing w:before="120" w:after="120" w:line="240" w:lineRule="auto"/>
        <w:ind w:firstLine="720"/>
        <w:rPr>
          <w:rFonts w:cs="Times New Roman"/>
          <w:szCs w:val="20"/>
        </w:rPr>
      </w:pPr>
      <w:r w:rsidRPr="003D045B">
        <w:rPr>
          <w:rFonts w:cs="Times New Roman"/>
          <w:szCs w:val="20"/>
        </w:rPr>
        <w:t>A major cause of unreliability is p</w:t>
      </w:r>
      <w:r w:rsidR="00EB4104" w:rsidRPr="003D045B">
        <w:rPr>
          <w:rFonts w:cs="Times New Roman"/>
          <w:szCs w:val="20"/>
        </w:rPr>
        <w:t>ublic transit syst</w:t>
      </w:r>
      <w:r w:rsidR="0098031B" w:rsidRPr="003D045B">
        <w:rPr>
          <w:rFonts w:cs="Times New Roman"/>
          <w:szCs w:val="20"/>
        </w:rPr>
        <w:t>ems</w:t>
      </w:r>
      <w:r w:rsidRPr="003D045B">
        <w:rPr>
          <w:rFonts w:cs="Times New Roman"/>
          <w:szCs w:val="20"/>
        </w:rPr>
        <w:t>’</w:t>
      </w:r>
      <w:r w:rsidR="0098031B" w:rsidRPr="003D045B">
        <w:rPr>
          <w:rFonts w:cs="Times New Roman"/>
          <w:szCs w:val="20"/>
        </w:rPr>
        <w:t xml:space="preserve"> vulnerab</w:t>
      </w:r>
      <w:r w:rsidRPr="003D045B">
        <w:rPr>
          <w:rFonts w:cs="Times New Roman"/>
          <w:szCs w:val="20"/>
        </w:rPr>
        <w:t>ility</w:t>
      </w:r>
      <w:r w:rsidR="0098031B" w:rsidRPr="003D045B">
        <w:rPr>
          <w:rFonts w:cs="Times New Roman"/>
          <w:szCs w:val="20"/>
        </w:rPr>
        <w:t xml:space="preserve"> to outer disruptions</w:t>
      </w:r>
      <w:r w:rsidR="00BB3CDD" w:rsidRPr="003D045B">
        <w:rPr>
          <w:rFonts w:cs="Times New Roman"/>
          <w:szCs w:val="20"/>
        </w:rPr>
        <w:t xml:space="preserve">, including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Short-term disruptions introduce temporary disturbances usually in only a part of the system. Prominent examples are traffic</w:t>
      </w:r>
      <w:r w:rsidR="004E614D" w:rsidRPr="003D045B">
        <w:rPr>
          <w:rFonts w:cs="Times New Roman"/>
          <w:szCs w:val="20"/>
        </w:rPr>
        <w:t xml:space="preserve"> jams, extreme weather, and </w:t>
      </w:r>
      <w:r w:rsidR="007800F6">
        <w:rPr>
          <w:rFonts w:cs="Times New Roman"/>
          <w:szCs w:val="20"/>
        </w:rPr>
        <w:t xml:space="preserve">major </w:t>
      </w:r>
      <w:r w:rsidR="004E614D" w:rsidRPr="003D045B">
        <w:rPr>
          <w:rFonts w:cs="Times New Roman"/>
          <w:szCs w:val="20"/>
        </w:rPr>
        <w:t>social events.</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on the reliability of </w:t>
      </w:r>
      <w:r w:rsidR="00BB3CDD" w:rsidRPr="003D045B">
        <w:rPr>
          <w:rFonts w:cs="Times New Roman"/>
          <w:szCs w:val="20"/>
        </w:rPr>
        <w:t>the whole system</w:t>
      </w:r>
      <w:r w:rsidR="00511EA8" w:rsidRPr="003D045B">
        <w:rPr>
          <w:rFonts w:cs="Times New Roman"/>
          <w:szCs w:val="20"/>
        </w:rPr>
        <w:t>, such as the COVID-19 pandemi</w:t>
      </w:r>
      <w:r w:rsidR="00931D5B">
        <w:rPr>
          <w:rFonts w:cs="Times New Roman"/>
          <w:szCs w:val="20"/>
        </w:rPr>
        <w:t>c and schedule changes caused by budget cut</w:t>
      </w:r>
      <w:r w:rsidR="00DD012F" w:rsidRPr="003D045B">
        <w:rPr>
          <w:rFonts w:cs="Times New Roman"/>
          <w:szCs w:val="20"/>
        </w:rPr>
        <w:t xml:space="preserve">. </w:t>
      </w:r>
      <w:r w:rsidR="007800F6">
        <w:rPr>
          <w:rFonts w:cs="Times New Roman"/>
          <w:szCs w:val="20"/>
        </w:rPr>
        <w:t>Besides the on-time performance, long-term disruptions can also change the schedule, which create more nuanced patterns of unreliability.</w:t>
      </w:r>
    </w:p>
    <w:p w14:paraId="4C3A8D3F" w14:textId="16263C16" w:rsidR="004E614D" w:rsidRDefault="00762F50" w:rsidP="005E52FD">
      <w:pPr>
        <w:spacing w:before="120" w:after="120" w:line="240" w:lineRule="auto"/>
        <w:ind w:firstLine="720"/>
        <w:rPr>
          <w:rFonts w:cs="Times New Roman"/>
          <w:szCs w:val="20"/>
        </w:rPr>
      </w:pPr>
      <w:r>
        <w:rPr>
          <w:rFonts w:cs="Times New Roman"/>
          <w:szCs w:val="20"/>
        </w:rPr>
        <w:t>Some p</w:t>
      </w:r>
      <w:r w:rsidR="005E52FD">
        <w:rPr>
          <w:rFonts w:cs="Times New Roman"/>
          <w:szCs w:val="20"/>
        </w:rPr>
        <w:t>rior studies discussed public transit’s</w:t>
      </w:r>
      <w:r w:rsidR="004436E5">
        <w:rPr>
          <w:rFonts w:cs="Times New Roman"/>
          <w:szCs w:val="20"/>
        </w:rPr>
        <w:t xml:space="preserve"> accessibility unreliability. </w:t>
      </w:r>
      <w:r w:rsidR="00A824B0">
        <w:rPr>
          <w:rFonts w:cs="Times New Roman"/>
          <w:szCs w:val="20"/>
        </w:rPr>
        <w:t>Wessel</w:t>
      </w:r>
      <w:r w:rsidR="00220A61">
        <w:rPr>
          <w:rFonts w:cs="Times New Roman"/>
          <w:szCs w:val="20"/>
        </w:rPr>
        <w:t>, Allen, &amp; Farber</w:t>
      </w:r>
      <w:r w:rsidR="00744CF1">
        <w:rPr>
          <w:rFonts w:cs="Times New Roman"/>
          <w:szCs w:val="20"/>
        </w:rPr>
        <w:t xml:space="preserve"> and Wessel &amp; Farber</w:t>
      </w:r>
      <w:r w:rsidR="00A824B0">
        <w:rPr>
          <w:rFonts w:cs="Times New Roman"/>
          <w:szCs w:val="20"/>
        </w:rPr>
        <w:t xml:space="preserve"> </w:t>
      </w:r>
      <w:r w:rsidR="00A824B0">
        <w:rPr>
          <w:rFonts w:cs="Times New Roman"/>
          <w:szCs w:val="20"/>
        </w:rPr>
        <w:fldChar w:fldCharType="begin"/>
      </w:r>
      <w:r w:rsidR="00961F07">
        <w:rPr>
          <w:rFonts w:cs="Times New Roman"/>
          <w:szCs w:val="20"/>
        </w:rPr>
        <w:instrText xml:space="preserve"> ADDIN ZOTERO_ITEM CSL_CITATION {"citationID":"eVWJyTvX","properties":{"formattedCitation":"({\\i{}3}, {\\i{}4})","plainCitation":"(3, 4)","noteIndex":0},"citationItems":[{"id":"Y7OiOhfu/fKX3A1Ub","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evvfvQQ2/c1AI8AeA","issue":"1","issued":{"date-parts":[["2019"]]},"page":"475-500","publisher":"JSTOR","title":"On the accuracy of schedule-based GTFS for measuring accessibility","type":"article-journal","volume":"12"}},{"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A824B0">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 xml:space="preserve">, </w:t>
      </w:r>
      <w:r w:rsidR="00665758" w:rsidRPr="00665758">
        <w:rPr>
          <w:rFonts w:cs="Times New Roman"/>
          <w:i/>
          <w:iCs/>
          <w:szCs w:val="24"/>
        </w:rPr>
        <w:t>4</w:t>
      </w:r>
      <w:r w:rsidR="00665758" w:rsidRPr="00665758">
        <w:rPr>
          <w:rFonts w:cs="Times New Roman"/>
          <w:szCs w:val="24"/>
        </w:rPr>
        <w:t>)</w:t>
      </w:r>
      <w:r w:rsidR="00A824B0">
        <w:rPr>
          <w:rFonts w:cs="Times New Roman"/>
          <w:szCs w:val="20"/>
        </w:rPr>
        <w:fldChar w:fldCharType="end"/>
      </w:r>
      <w:r w:rsidR="00A824B0">
        <w:rPr>
          <w:rFonts w:cs="Times New Roman"/>
          <w:szCs w:val="20"/>
        </w:rPr>
        <w:t xml:space="preserve"> </w:t>
      </w:r>
      <w:r w:rsidR="005E52FD">
        <w:rPr>
          <w:rFonts w:cs="Times New Roman"/>
          <w:szCs w:val="20"/>
        </w:rPr>
        <w:t>assessed</w:t>
      </w:r>
      <w:r w:rsidR="005E52FD" w:rsidRPr="005E52FD">
        <w:rPr>
          <w:rFonts w:cs="Times New Roman"/>
          <w:szCs w:val="20"/>
        </w:rPr>
        <w:t xml:space="preserve"> </w:t>
      </w:r>
      <w:r w:rsidR="00FD438E">
        <w:rPr>
          <w:rFonts w:cs="Times New Roman"/>
          <w:szCs w:val="20"/>
        </w:rPr>
        <w:t xml:space="preserve">the unreliability of schedule-based </w:t>
      </w:r>
      <w:r w:rsidR="00A9124D">
        <w:rPr>
          <w:rFonts w:cs="Times New Roman"/>
          <w:szCs w:val="20"/>
        </w:rPr>
        <w:t>accessibility with respect to retrospective real-time accessibility</w:t>
      </w:r>
      <w:r w:rsidR="00FD438E">
        <w:rPr>
          <w:rFonts w:cs="Times New Roman"/>
          <w:szCs w:val="20"/>
        </w:rPr>
        <w:t>; they calculate</w:t>
      </w:r>
      <w:r w:rsidR="00A9124D">
        <w:rPr>
          <w:rFonts w:cs="Times New Roman"/>
          <w:szCs w:val="20"/>
        </w:rPr>
        <w:t xml:space="preserve"> schedule-based measure </w:t>
      </w:r>
      <w:r w:rsidR="00FD438E">
        <w:rPr>
          <w:rFonts w:cs="Times New Roman"/>
          <w:szCs w:val="20"/>
        </w:rPr>
        <w:t xml:space="preserve">from transit schedule </w:t>
      </w:r>
      <w:r w:rsidR="00A77126">
        <w:rPr>
          <w:rFonts w:cs="Times New Roman"/>
          <w:szCs w:val="20"/>
        </w:rPr>
        <w:t>data and</w:t>
      </w:r>
      <w:r w:rsidR="005E52FD" w:rsidRPr="005E52FD">
        <w:rPr>
          <w:rFonts w:cs="Times New Roman"/>
          <w:szCs w:val="20"/>
        </w:rPr>
        <w:t xml:space="preserve"> </w:t>
      </w:r>
      <w:r w:rsidR="00A9124D">
        <w:rPr>
          <w:rFonts w:cs="Times New Roman"/>
          <w:szCs w:val="20"/>
        </w:rPr>
        <w:t xml:space="preserve">calculate </w:t>
      </w:r>
      <w:r w:rsidR="00FD438E">
        <w:rPr>
          <w:rFonts w:cs="Times New Roman"/>
          <w:szCs w:val="20"/>
        </w:rPr>
        <w:t>retrospective</w:t>
      </w:r>
      <w:r w:rsidR="00A9124D">
        <w:rPr>
          <w:rFonts w:cs="Times New Roman"/>
          <w:szCs w:val="20"/>
        </w:rPr>
        <w:t xml:space="preserve"> real-time</w:t>
      </w:r>
      <w:r w:rsidR="00FD438E">
        <w:rPr>
          <w:rFonts w:cs="Times New Roman"/>
          <w:szCs w:val="20"/>
        </w:rPr>
        <w:t xml:space="preserve"> </w:t>
      </w:r>
      <w:r w:rsidR="005E52FD" w:rsidRPr="005E52FD">
        <w:rPr>
          <w:rFonts w:cs="Times New Roman"/>
          <w:szCs w:val="20"/>
        </w:rPr>
        <w:t xml:space="preserve">accessibility from </w:t>
      </w:r>
      <w:r w:rsidR="00474911">
        <w:rPr>
          <w:rFonts w:cs="Times New Roman"/>
          <w:szCs w:val="20"/>
        </w:rPr>
        <w:t xml:space="preserve">historical </w:t>
      </w:r>
      <w:r w:rsidR="005E52FD" w:rsidRPr="005E52FD">
        <w:rPr>
          <w:rFonts w:cs="Times New Roman"/>
          <w:szCs w:val="20"/>
        </w:rPr>
        <w:t>real-time vehicle location data</w:t>
      </w:r>
      <w:r w:rsidR="00FD438E">
        <w:rPr>
          <w:rFonts w:cs="Times New Roman"/>
          <w:szCs w:val="20"/>
        </w:rPr>
        <w:t>. They find</w:t>
      </w:r>
      <w:r w:rsidR="005E52FD" w:rsidRPr="005E52FD">
        <w:rPr>
          <w:rFonts w:cs="Times New Roman"/>
          <w:szCs w:val="20"/>
        </w:rPr>
        <w:t xml:space="preserve"> </w:t>
      </w:r>
      <w:r w:rsidR="00FD438E">
        <w:rPr>
          <w:rFonts w:cs="Times New Roman"/>
          <w:szCs w:val="20"/>
        </w:rPr>
        <w:t>significant</w:t>
      </w:r>
      <w:r w:rsidR="00612B4A">
        <w:rPr>
          <w:rFonts w:cs="Times New Roman"/>
          <w:szCs w:val="20"/>
        </w:rPr>
        <w:t xml:space="preserve"> unreliability in schedule-based accessibility</w:t>
      </w:r>
      <w:r w:rsidR="005E52FD" w:rsidRPr="005E52FD">
        <w:rPr>
          <w:rFonts w:cs="Times New Roman"/>
          <w:szCs w:val="20"/>
        </w:rPr>
        <w:t>.</w:t>
      </w:r>
      <w:r w:rsidR="00612B4A">
        <w:rPr>
          <w:rFonts w:cs="Times New Roman"/>
          <w:szCs w:val="20"/>
        </w:rPr>
        <w:t xml:space="preserve"> Nevertheless</w:t>
      </w:r>
      <w:r w:rsidR="005E52FD" w:rsidRPr="005E52FD">
        <w:rPr>
          <w:rFonts w:cs="Times New Roman"/>
          <w:szCs w:val="20"/>
        </w:rPr>
        <w:t>, retrospective</w:t>
      </w:r>
      <w:r w:rsidR="00870DD2">
        <w:rPr>
          <w:rFonts w:cs="Times New Roman"/>
          <w:szCs w:val="20"/>
        </w:rPr>
        <w:t xml:space="preserve"> measure</w:t>
      </w:r>
      <w:r w:rsidR="005E52FD" w:rsidRPr="005E52FD">
        <w:rPr>
          <w:rFonts w:cs="Times New Roman"/>
          <w:szCs w:val="20"/>
        </w:rPr>
        <w:t xml:space="preserve"> assume</w:t>
      </w:r>
      <w:r w:rsidR="00612B4A">
        <w:rPr>
          <w:rFonts w:cs="Times New Roman"/>
          <w:szCs w:val="20"/>
        </w:rPr>
        <w:t>s</w:t>
      </w:r>
      <w:r w:rsidR="005E52FD" w:rsidRPr="005E52FD">
        <w:rPr>
          <w:rFonts w:cs="Times New Roman"/>
          <w:szCs w:val="20"/>
        </w:rPr>
        <w:t xml:space="preserve"> </w:t>
      </w:r>
      <w:r w:rsidR="005E52FD" w:rsidRPr="005E52FD">
        <w:rPr>
          <w:rFonts w:cs="Times New Roman"/>
          <w:szCs w:val="20"/>
        </w:rPr>
        <w:lastRenderedPageBreak/>
        <w:t xml:space="preserve">users know </w:t>
      </w:r>
      <w:r w:rsidR="005E52FD" w:rsidRPr="00FD438E">
        <w:rPr>
          <w:rFonts w:cs="Times New Roman"/>
          <w:i/>
          <w:iCs/>
          <w:szCs w:val="20"/>
        </w:rPr>
        <w:t>a priori</w:t>
      </w:r>
      <w:r w:rsidR="005E52FD" w:rsidRPr="005E52FD">
        <w:rPr>
          <w:rFonts w:cs="Times New Roman"/>
          <w:szCs w:val="20"/>
        </w:rPr>
        <w:t xml:space="preserve"> the actual arrival time </w:t>
      </w:r>
      <w:r w:rsidR="005E52FD" w:rsidRPr="005E52FD">
        <w:rPr>
          <w:rFonts w:cs="Times New Roman"/>
          <w:szCs w:val="20"/>
        </w:rPr>
        <w:fldChar w:fldCharType="begin" w:fldLock="1"/>
      </w:r>
      <w:r w:rsidR="00961F07">
        <w:rPr>
          <w:rFonts w:cs="Times New Roman"/>
          <w:szCs w:val="20"/>
        </w:rPr>
        <w:instrText xml:space="preserve"> ADDIN ZOTERO_ITEM CSL_CITATION {"citationID":"75YhgTLH","properties":{"formattedCitation":"({\\i{}3})","plainCitation":"(3)","noteIndex":0},"citationItems":[{"id":"Y7OiOhfu/fKX3A1Ub","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schema":"https://github.com/citation-style-language/schema/raw/master/csl-citation.json"} </w:instrText>
      </w:r>
      <w:r w:rsidR="005E52FD" w:rsidRPr="005E52FD">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w:t>
      </w:r>
      <w:r w:rsidR="005E52FD" w:rsidRPr="005E52FD">
        <w:rPr>
          <w:rFonts w:cs="Times New Roman"/>
          <w:szCs w:val="20"/>
        </w:rPr>
        <w:fldChar w:fldCharType="end"/>
      </w:r>
      <w:r w:rsidR="00870DD2">
        <w:rPr>
          <w:rFonts w:cs="Times New Roman"/>
          <w:szCs w:val="20"/>
        </w:rPr>
        <w:t xml:space="preserve">, which </w:t>
      </w:r>
      <w:r w:rsidR="005E52FD" w:rsidRPr="005E52FD">
        <w:rPr>
          <w:rFonts w:cs="Times New Roman"/>
          <w:szCs w:val="20"/>
        </w:rPr>
        <w:t xml:space="preserve">is only attainable after the event happens. </w:t>
      </w:r>
      <w:r w:rsidR="00870DD2">
        <w:rPr>
          <w:rFonts w:cs="Times New Roman"/>
          <w:szCs w:val="20"/>
        </w:rPr>
        <w:t xml:space="preserve">Therefore, retrospective </w:t>
      </w:r>
      <w:r w:rsidR="004072FD">
        <w:rPr>
          <w:rFonts w:cs="Times New Roman"/>
          <w:szCs w:val="20"/>
        </w:rPr>
        <w:t xml:space="preserve">accessibility cannot be realized by a user. It </w:t>
      </w:r>
      <w:r w:rsidR="008C582C">
        <w:rPr>
          <w:rFonts w:cs="Times New Roman"/>
          <w:szCs w:val="20"/>
        </w:rPr>
        <w:t>does not represent the actual accessibility that a user experiences during operation, and</w:t>
      </w:r>
      <w:r w:rsidR="00870DD2">
        <w:rPr>
          <w:rFonts w:cs="Times New Roman"/>
          <w:szCs w:val="20"/>
        </w:rPr>
        <w:t xml:space="preserve"> the deviation of retrospective accessibility from schedule-based accessibility cannot accurately reflect </w:t>
      </w:r>
      <w:r w:rsidR="008C582C">
        <w:rPr>
          <w:rFonts w:cs="Times New Roman"/>
          <w:szCs w:val="20"/>
        </w:rPr>
        <w:t>accessibility unreliability.</w:t>
      </w:r>
    </w:p>
    <w:p w14:paraId="1688E0BB" w14:textId="46AA014B" w:rsidR="00203064" w:rsidRDefault="00203064" w:rsidP="005E52FD">
      <w:pPr>
        <w:spacing w:before="120" w:after="120" w:line="240" w:lineRule="auto"/>
        <w:ind w:firstLine="720"/>
        <w:rPr>
          <w:rFonts w:cs="Times New Roman"/>
          <w:szCs w:val="20"/>
        </w:rPr>
      </w:pPr>
      <w:r>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 xml:space="preserve">space-time prism measure </w:t>
      </w:r>
      <w:r w:rsidR="004072FD">
        <w:rPr>
          <w:rFonts w:cs="Times New Roman"/>
          <w:szCs w:val="20"/>
        </w:rPr>
        <w:t xml:space="preserve">that can be achieved </w:t>
      </w:r>
      <w:r w:rsidR="00091347">
        <w:rPr>
          <w:rFonts w:cs="Times New Roman"/>
          <w:szCs w:val="20"/>
        </w:rPr>
        <w:t xml:space="preserve">by ordinary users </w:t>
      </w:r>
      <w:r w:rsidR="00091347">
        <w:rPr>
          <w:rFonts w:cs="Times New Roman"/>
          <w:szCs w:val="20"/>
        </w:rPr>
        <w:fldChar w:fldCharType="begin" w:fldLock="1"/>
      </w:r>
      <w:r w:rsidR="00961F07">
        <w:rPr>
          <w:rFonts w:cs="Times New Roman"/>
          <w:szCs w:val="20"/>
        </w:rPr>
        <w:instrText xml:space="preserve"> ADDIN ZOTERO_ITEM CSL_CITATION {"citationID":"xgkEtNze","properties":{"formattedCitation":"({\\i{}5})","plainCitation":"(5)","noteIndex":0},"citationItems":[{"id":"Y7OiOhfu/qLo7YHVo","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091347">
        <w:rPr>
          <w:rFonts w:cs="Times New Roman"/>
          <w:szCs w:val="20"/>
        </w:rPr>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091347">
        <w:rPr>
          <w:rFonts w:cs="Times New Roman"/>
          <w:szCs w:val="20"/>
        </w:rPr>
        <w:fldChar w:fldCharType="end"/>
      </w:r>
      <w:r w:rsidR="00091347">
        <w:rPr>
          <w:rFonts w:cs="Times New Roman"/>
          <w:szCs w:val="20"/>
        </w:rPr>
        <w:t xml:space="preserve">. It uses </w:t>
      </w:r>
      <w:r w:rsidR="000D5E40">
        <w:rPr>
          <w:rFonts w:cs="Times New Roman"/>
          <w:szCs w:val="20"/>
        </w:rPr>
        <w:t>both schedule and real-time data to simulate the decision-making process of users. It acknowledges users</w:t>
      </w:r>
      <w:r w:rsidR="002C3CFC">
        <w:rPr>
          <w:rFonts w:cs="Times New Roman"/>
          <w:szCs w:val="20"/>
        </w:rPr>
        <w:t>’ inability to use</w:t>
      </w:r>
      <w:r w:rsidR="000D5E40">
        <w:rPr>
          <w:rFonts w:cs="Times New Roman"/>
          <w:szCs w:val="20"/>
        </w:rPr>
        <w:t xml:space="preserve"> the actual arrival time </w:t>
      </w:r>
      <w:r w:rsidR="000D5E40" w:rsidRPr="002C3CFC">
        <w:rPr>
          <w:rFonts w:cs="Times New Roman"/>
          <w:i/>
          <w:iCs/>
          <w:szCs w:val="20"/>
        </w:rPr>
        <w:t>a priori</w:t>
      </w:r>
      <w:r w:rsidR="000D5E40">
        <w:rPr>
          <w:rFonts w:cs="Times New Roman"/>
          <w:szCs w:val="20"/>
        </w:rPr>
        <w:t xml:space="preserve"> </w:t>
      </w:r>
      <w:r w:rsidR="002C3CFC">
        <w:rPr>
          <w:rFonts w:cs="Times New Roman"/>
          <w:szCs w:val="20"/>
        </w:rPr>
        <w:t xml:space="preserve">when </w:t>
      </w:r>
      <w:r w:rsidR="000D5E40">
        <w:rPr>
          <w:rFonts w:cs="Times New Roman"/>
          <w:szCs w:val="20"/>
        </w:rPr>
        <w:t>planning</w:t>
      </w:r>
      <w:r w:rsidR="002C3CFC">
        <w:rPr>
          <w:rFonts w:cs="Times New Roman"/>
          <w:szCs w:val="20"/>
        </w:rPr>
        <w:t xml:space="preserve"> their trips</w:t>
      </w:r>
      <w:r w:rsidR="000D5E40">
        <w:rPr>
          <w:rFonts w:cs="Times New Roman"/>
          <w:szCs w:val="20"/>
        </w:rPr>
        <w:t>. The measure is a</w:t>
      </w:r>
      <w:r w:rsidR="00A81E61">
        <w:rPr>
          <w:rFonts w:cs="Times New Roman"/>
          <w:szCs w:val="20"/>
        </w:rPr>
        <w:t xml:space="preserve"> more accurate representation of users’ actual accessibility experience, and its deviation from schedule-based accessibility can be a good indicator for the reliability of the public transit system. </w:t>
      </w:r>
    </w:p>
    <w:p w14:paraId="2DCBC00D" w14:textId="7C937747" w:rsidR="003E5A6B" w:rsidRDefault="003E5A6B" w:rsidP="003E5A6B">
      <w:pPr>
        <w:spacing w:before="120" w:after="120" w:line="240" w:lineRule="auto"/>
        <w:rPr>
          <w:rFonts w:cs="Times New Roman"/>
          <w:szCs w:val="20"/>
        </w:rPr>
      </w:pPr>
    </w:p>
    <w:p w14:paraId="4053E6B7" w14:textId="06C6072F" w:rsidR="003E5A6B" w:rsidRPr="003E5A6B" w:rsidRDefault="003E5A6B" w:rsidP="003E5A6B">
      <w:pPr>
        <w:pStyle w:val="Heading1"/>
        <w:spacing w:before="120" w:after="120"/>
      </w:pPr>
      <w:r w:rsidRPr="003E5A6B">
        <w:t>Literature review</w:t>
      </w:r>
    </w:p>
    <w:p w14:paraId="760E3F0F" w14:textId="7D60D97A" w:rsidR="003E5A6B" w:rsidRDefault="003E5A6B" w:rsidP="003E5A6B">
      <w:pPr>
        <w:spacing w:before="120" w:after="120" w:line="240" w:lineRule="auto"/>
        <w:rPr>
          <w:rFonts w:cs="Times New Roman"/>
          <w:szCs w:val="20"/>
        </w:rPr>
      </w:pPr>
      <w:r>
        <w:rPr>
          <w:rFonts w:cs="Times New Roman"/>
          <w:szCs w:val="20"/>
        </w:rPr>
        <w:t>We review relevant literature in this section.</w:t>
      </w:r>
      <w:r w:rsidR="00766064">
        <w:rPr>
          <w:rFonts w:cs="Times New Roman"/>
          <w:szCs w:val="20"/>
        </w:rPr>
        <w:t xml:space="preserve"> </w:t>
      </w:r>
    </w:p>
    <w:p w14:paraId="498802ED" w14:textId="167B26C8" w:rsidR="00766064" w:rsidRDefault="00766064" w:rsidP="004E5F6E">
      <w:pPr>
        <w:spacing w:before="120" w:after="120" w:line="240" w:lineRule="auto"/>
        <w:rPr>
          <w:rFonts w:cs="Times New Roman"/>
          <w:szCs w:val="20"/>
        </w:rPr>
      </w:pPr>
      <w:r>
        <w:rPr>
          <w:rFonts w:cs="Times New Roman"/>
          <w:szCs w:val="20"/>
        </w:rPr>
        <w:t>The definition of disruptions are heterogenous and diverse. Depending on the effects,</w:t>
      </w:r>
      <w:r w:rsidR="00B41493">
        <w:rPr>
          <w:rFonts w:cs="Times New Roman"/>
          <w:szCs w:val="20"/>
        </w:rPr>
        <w:t xml:space="preserve"> persistency, and frequency of the event, we can categorize all disruptions with multiple </w:t>
      </w:r>
      <w:r w:rsidR="00AB583D">
        <w:rPr>
          <w:rFonts w:cs="Times New Roman"/>
          <w:szCs w:val="20"/>
        </w:rPr>
        <w:t>principles</w:t>
      </w:r>
      <w:r w:rsidR="00B41493">
        <w:rPr>
          <w:rFonts w:cs="Times New Roman"/>
          <w:szCs w:val="20"/>
        </w:rPr>
        <w:t xml:space="preserve">: 1) Short-term </w:t>
      </w:r>
      <w:r w:rsidR="00A214D7">
        <w:rPr>
          <w:rFonts w:cs="Times New Roman"/>
          <w:szCs w:val="20"/>
        </w:rPr>
        <w:t>and</w:t>
      </w:r>
      <w:r w:rsidR="00B41493">
        <w:rPr>
          <w:rFonts w:cs="Times New Roman"/>
          <w:szCs w:val="20"/>
        </w:rPr>
        <w:t xml:space="preserve"> long-term; 2) planned and unplanned </w:t>
      </w:r>
      <w:r w:rsidR="00C44C04">
        <w:rPr>
          <w:rFonts w:cs="Times New Roman"/>
          <w:szCs w:val="20"/>
        </w:rPr>
        <w:fldChar w:fldCharType="begin" w:fldLock="1"/>
      </w:r>
      <w:r w:rsidR="00961F07">
        <w:rPr>
          <w:rFonts w:cs="Times New Roman"/>
          <w:szCs w:val="20"/>
        </w:rPr>
        <w:instrText xml:space="preserve"> ADDIN ZOTERO_ITEM CSL_CITATION {"citationID":"n0fO5UOq","properties":{"formattedCitation":"({\\i{}6})","plainCitation":"(6)","noteIndex":0},"citationItems":[{"id":"Y7OiOhfu/WAfSbb0e","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C44C04">
        <w:rPr>
          <w:rFonts w:cs="Times New Roman"/>
          <w:szCs w:val="20"/>
        </w:rPr>
        <w:fldChar w:fldCharType="separate"/>
      </w:r>
      <w:r w:rsidR="00665758" w:rsidRPr="00665758">
        <w:rPr>
          <w:rFonts w:cs="Times New Roman"/>
          <w:szCs w:val="24"/>
        </w:rPr>
        <w:t>(</w:t>
      </w:r>
      <w:r w:rsidR="00665758" w:rsidRPr="00665758">
        <w:rPr>
          <w:rFonts w:cs="Times New Roman"/>
          <w:i/>
          <w:iCs/>
          <w:szCs w:val="24"/>
        </w:rPr>
        <w:t>6</w:t>
      </w:r>
      <w:r w:rsidR="00665758" w:rsidRPr="00665758">
        <w:rPr>
          <w:rFonts w:cs="Times New Roman"/>
          <w:szCs w:val="24"/>
        </w:rPr>
        <w:t>)</w:t>
      </w:r>
      <w:r w:rsidR="00C44C04">
        <w:rPr>
          <w:rFonts w:cs="Times New Roman"/>
          <w:szCs w:val="20"/>
        </w:rPr>
        <w:fldChar w:fldCharType="end"/>
      </w:r>
      <w:r w:rsidR="00C44C04">
        <w:rPr>
          <w:rFonts w:cs="Times New Roman"/>
          <w:szCs w:val="20"/>
        </w:rPr>
        <w:t xml:space="preserve">; 3) Recurring </w:t>
      </w:r>
      <w:r w:rsidR="00F75C95">
        <w:rPr>
          <w:rFonts w:cs="Times New Roman"/>
          <w:szCs w:val="20"/>
        </w:rPr>
        <w:t>and non-recurring</w:t>
      </w:r>
      <w:r>
        <w:rPr>
          <w:rFonts w:cs="Times New Roman"/>
          <w:szCs w:val="20"/>
        </w:rPr>
        <w:t xml:space="preserve"> </w:t>
      </w:r>
      <w:r w:rsidR="00F75C95">
        <w:rPr>
          <w:rFonts w:cs="Times New Roman"/>
          <w:szCs w:val="20"/>
        </w:rPr>
        <w:t>(for short-term, traffic-related disruptions)</w:t>
      </w:r>
      <w:r w:rsidR="006F5A8B">
        <w:rPr>
          <w:rFonts w:cs="Times New Roman"/>
          <w:szCs w:val="20"/>
        </w:rPr>
        <w:t xml:space="preserve">. In this paper, we use the </w:t>
      </w:r>
      <w:r w:rsidR="00614A6C">
        <w:rPr>
          <w:rFonts w:cs="Times New Roman"/>
          <w:szCs w:val="20"/>
        </w:rPr>
        <w:t>short/long-term</w:t>
      </w:r>
      <w:r w:rsidR="006F5A8B">
        <w:rPr>
          <w:rFonts w:cs="Times New Roman"/>
          <w:szCs w:val="20"/>
        </w:rPr>
        <w:t xml:space="preserve"> categorization to classify disruptions.</w:t>
      </w:r>
    </w:p>
    <w:p w14:paraId="4B8F6056" w14:textId="7A28878C" w:rsidR="00766064" w:rsidRDefault="00221B92" w:rsidP="00221B92">
      <w:pPr>
        <w:pStyle w:val="Heading2"/>
        <w:rPr>
          <w:rFonts w:cs="Times New Roman"/>
          <w:szCs w:val="20"/>
        </w:rPr>
      </w:pPr>
      <w:r>
        <w:rPr>
          <w:rFonts w:cs="Times New Roman"/>
          <w:szCs w:val="20"/>
        </w:rPr>
        <w:t>Reliability</w:t>
      </w:r>
      <w:r w:rsidR="00CD0883">
        <w:rPr>
          <w:rFonts w:cs="Times New Roman"/>
          <w:szCs w:val="20"/>
        </w:rPr>
        <w:t xml:space="preserve"> of public transit service</w:t>
      </w:r>
    </w:p>
    <w:p w14:paraId="298D6C1B" w14:textId="6725F595" w:rsidR="008D0D38" w:rsidRDefault="00A104BE" w:rsidP="004E5F6E">
      <w:pPr>
        <w:spacing w:before="120" w:after="120" w:line="240" w:lineRule="auto"/>
        <w:rPr>
          <w:rFonts w:cs="Times New Roman"/>
          <w:szCs w:val="20"/>
        </w:rPr>
      </w:pPr>
      <w:r>
        <w:rPr>
          <w:rFonts w:cs="Times New Roman"/>
          <w:szCs w:val="20"/>
        </w:rPr>
        <w:t xml:space="preserve">The reliability of public transit services </w:t>
      </w:r>
      <w:r w:rsidR="00DE0B3C">
        <w:rPr>
          <w:rFonts w:cs="Times New Roman"/>
          <w:szCs w:val="20"/>
        </w:rPr>
        <w:t xml:space="preserve">is </w:t>
      </w:r>
      <w:r>
        <w:rPr>
          <w:rFonts w:cs="Times New Roman"/>
          <w:szCs w:val="20"/>
        </w:rPr>
        <w:t>a long</w:t>
      </w:r>
      <w:r w:rsidR="00DE0B3C">
        <w:rPr>
          <w:rFonts w:cs="Times New Roman"/>
          <w:szCs w:val="20"/>
        </w:rPr>
        <w:t>-</w:t>
      </w:r>
      <w:r>
        <w:rPr>
          <w:rFonts w:cs="Times New Roman"/>
          <w:szCs w:val="20"/>
        </w:rPr>
        <w:t>discussed topic</w:t>
      </w:r>
      <w:r w:rsidR="00CD0883">
        <w:rPr>
          <w:rFonts w:cs="Times New Roman"/>
          <w:szCs w:val="20"/>
        </w:rPr>
        <w:t xml:space="preserve">; however, </w:t>
      </w:r>
      <w:r w:rsidR="002E499E">
        <w:rPr>
          <w:rFonts w:cs="Times New Roman"/>
          <w:szCs w:val="20"/>
        </w:rPr>
        <w:t>its definition can be very diverse</w:t>
      </w:r>
      <w:r w:rsidR="00DE0B3C">
        <w:rPr>
          <w:rFonts w:cs="Times New Roman"/>
          <w:szCs w:val="20"/>
        </w:rPr>
        <w:t xml:space="preserve">. </w:t>
      </w:r>
      <w:proofErr w:type="spellStart"/>
      <w:r w:rsidR="00961F07">
        <w:rPr>
          <w:rFonts w:cs="Times New Roman"/>
          <w:szCs w:val="20"/>
        </w:rPr>
        <w:t>Kathuria</w:t>
      </w:r>
      <w:proofErr w:type="spellEnd"/>
      <w:r w:rsidR="00961F07">
        <w:rPr>
          <w:rFonts w:cs="Times New Roman"/>
          <w:szCs w:val="20"/>
        </w:rPr>
        <w:t xml:space="preserve">, </w:t>
      </w:r>
      <w:proofErr w:type="spellStart"/>
      <w:r w:rsidR="00961F07">
        <w:rPr>
          <w:rFonts w:cs="Times New Roman"/>
          <w:szCs w:val="20"/>
        </w:rPr>
        <w:t>Parida</w:t>
      </w:r>
      <w:proofErr w:type="spellEnd"/>
      <w:r w:rsidR="00961F07">
        <w:rPr>
          <w:rFonts w:cs="Times New Roman"/>
          <w:szCs w:val="20"/>
        </w:rPr>
        <w:t xml:space="preserve">, </w:t>
      </w:r>
      <w:r w:rsidR="002E499E">
        <w:rPr>
          <w:rFonts w:cs="Times New Roman"/>
          <w:szCs w:val="20"/>
        </w:rPr>
        <w:t>and</w:t>
      </w:r>
      <w:r w:rsidR="00961F07">
        <w:rPr>
          <w:rFonts w:cs="Times New Roman"/>
          <w:szCs w:val="20"/>
        </w:rPr>
        <w:t xml:space="preserve"> Sekhar</w:t>
      </w:r>
      <w:r w:rsidR="0020153B">
        <w:rPr>
          <w:rFonts w:cs="Times New Roman"/>
          <w:szCs w:val="20"/>
        </w:rPr>
        <w:t xml:space="preserve"> </w:t>
      </w:r>
      <w:r w:rsidR="0020153B">
        <w:rPr>
          <w:rFonts w:cs="Times New Roman"/>
          <w:szCs w:val="20"/>
        </w:rPr>
        <w:fldChar w:fldCharType="begin"/>
      </w:r>
      <w:r w:rsidR="0020153B">
        <w:rPr>
          <w:rFonts w:cs="Times New Roman"/>
          <w:szCs w:val="20"/>
        </w:rPr>
        <w:instrText xml:space="preserve"> ADDIN ZOTERO_ITEM CSL_CITATION {"citationID":"yLc72riG","properties":{"formattedCitation":"({\\i{}7})","plainCitation":"(7)","noteIndex":0},"citationItems":[{"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20153B">
        <w:rPr>
          <w:rFonts w:cs="Times New Roman"/>
          <w:szCs w:val="20"/>
        </w:rPr>
        <w:fldChar w:fldCharType="separate"/>
      </w:r>
      <w:r w:rsidR="0020153B" w:rsidRPr="00961F07">
        <w:rPr>
          <w:rFonts w:cs="Times New Roman"/>
          <w:szCs w:val="24"/>
        </w:rPr>
        <w:t>(</w:t>
      </w:r>
      <w:r w:rsidR="0020153B" w:rsidRPr="00961F07">
        <w:rPr>
          <w:rFonts w:cs="Times New Roman"/>
          <w:i/>
          <w:iCs/>
          <w:szCs w:val="24"/>
        </w:rPr>
        <w:t>7</w:t>
      </w:r>
      <w:r w:rsidR="0020153B" w:rsidRPr="00961F07">
        <w:rPr>
          <w:rFonts w:cs="Times New Roman"/>
          <w:szCs w:val="24"/>
        </w:rPr>
        <w:t>)</w:t>
      </w:r>
      <w:r w:rsidR="0020153B">
        <w:rPr>
          <w:rFonts w:cs="Times New Roman"/>
          <w:szCs w:val="20"/>
        </w:rPr>
        <w:fldChar w:fldCharType="end"/>
      </w:r>
      <w:r w:rsidR="00961F07">
        <w:rPr>
          <w:rFonts w:cs="Times New Roman"/>
          <w:szCs w:val="20"/>
        </w:rPr>
        <w:t xml:space="preserve"> systematically reviewed the service reliability measures for public transportation systems. </w:t>
      </w:r>
      <w:r w:rsidR="00CF2272">
        <w:rPr>
          <w:rFonts w:cs="Times New Roman"/>
          <w:szCs w:val="20"/>
        </w:rPr>
        <w:t xml:space="preserve">The paper categorizes public transit reliability measurement into </w:t>
      </w:r>
      <w:r w:rsidR="008D0D38">
        <w:rPr>
          <w:rFonts w:cs="Times New Roman"/>
          <w:szCs w:val="20"/>
        </w:rPr>
        <w:t xml:space="preserve">four </w:t>
      </w:r>
      <w:r w:rsidR="00CF2272">
        <w:rPr>
          <w:rFonts w:cs="Times New Roman"/>
          <w:szCs w:val="20"/>
        </w:rPr>
        <w:t>major classes:</w:t>
      </w:r>
      <w:r w:rsidR="00654288">
        <w:rPr>
          <w:rFonts w:cs="Times New Roman"/>
          <w:szCs w:val="20"/>
        </w:rPr>
        <w:t xml:space="preserve"> </w:t>
      </w:r>
      <w:r w:rsidR="008D0D38">
        <w:rPr>
          <w:rFonts w:cs="Times New Roman"/>
          <w:szCs w:val="20"/>
        </w:rPr>
        <w:t>1</w:t>
      </w:r>
      <w:r w:rsidR="00654288">
        <w:rPr>
          <w:rFonts w:cs="Times New Roman"/>
          <w:szCs w:val="20"/>
        </w:rPr>
        <w:t xml:space="preserve">) waiting time measures; </w:t>
      </w:r>
      <w:r w:rsidR="008D0D38">
        <w:rPr>
          <w:rFonts w:cs="Times New Roman"/>
          <w:szCs w:val="20"/>
        </w:rPr>
        <w:t>2</w:t>
      </w:r>
      <w:r w:rsidR="00654288">
        <w:rPr>
          <w:rFonts w:cs="Times New Roman"/>
          <w:szCs w:val="20"/>
        </w:rPr>
        <w:t xml:space="preserve">) travel time measures; </w:t>
      </w:r>
      <w:r w:rsidR="008D0D38">
        <w:rPr>
          <w:rFonts w:cs="Times New Roman"/>
          <w:szCs w:val="20"/>
        </w:rPr>
        <w:t>3</w:t>
      </w:r>
      <w:r w:rsidR="00654288">
        <w:rPr>
          <w:rFonts w:cs="Times New Roman"/>
          <w:szCs w:val="20"/>
        </w:rPr>
        <w:t>) transfer time measures</w:t>
      </w:r>
      <w:r w:rsidR="008D0D38">
        <w:rPr>
          <w:rFonts w:cs="Times New Roman"/>
          <w:szCs w:val="20"/>
        </w:rPr>
        <w:t>; 4) headway measures</w:t>
      </w:r>
      <w:r w:rsidR="00654288">
        <w:rPr>
          <w:rFonts w:cs="Times New Roman"/>
          <w:szCs w:val="20"/>
        </w:rPr>
        <w:t xml:space="preserve">. </w:t>
      </w:r>
    </w:p>
    <w:p w14:paraId="4091A690" w14:textId="77777777" w:rsidR="004E5F6E" w:rsidRDefault="004E5F6E" w:rsidP="004E5F6E">
      <w:pPr>
        <w:pStyle w:val="Heading2"/>
        <w:rPr>
          <w:rFonts w:cs="Times New Roman"/>
          <w:szCs w:val="20"/>
        </w:rPr>
      </w:pPr>
      <w:r>
        <w:rPr>
          <w:rFonts w:cs="Times New Roman"/>
          <w:szCs w:val="20"/>
        </w:rPr>
        <w:t>Short-term Disruption</w:t>
      </w:r>
    </w:p>
    <w:p w14:paraId="660A7D09" w14:textId="542A4B6F" w:rsidR="003E5A6B" w:rsidRDefault="004E5F6E" w:rsidP="003E5A6B">
      <w:pPr>
        <w:spacing w:before="120" w:after="120" w:line="240" w:lineRule="auto"/>
        <w:rPr>
          <w:rFonts w:cs="Times New Roman"/>
          <w:szCs w:val="20"/>
        </w:rPr>
      </w:pPr>
      <w:r>
        <w:rPr>
          <w:rFonts w:cs="Times New Roman"/>
          <w:szCs w:val="20"/>
        </w:rPr>
        <w:t xml:space="preserve">We define short-term disruption with several standards: 1) the event should be short in time span and will not exceed a day, which is the </w:t>
      </w:r>
      <w:r w:rsidR="003C64C5">
        <w:rPr>
          <w:rFonts w:cs="Times New Roman"/>
          <w:szCs w:val="20"/>
        </w:rPr>
        <w:t xml:space="preserve">time </w:t>
      </w:r>
      <w:r>
        <w:rPr>
          <w:rFonts w:cs="Times New Roman"/>
          <w:szCs w:val="20"/>
        </w:rPr>
        <w:t xml:space="preserve">unit of </w:t>
      </w:r>
      <w:r w:rsidR="003C64C5">
        <w:rPr>
          <w:rFonts w:cs="Times New Roman"/>
          <w:szCs w:val="20"/>
        </w:rPr>
        <w:t xml:space="preserve">the operation of most transit systems; 2) the event </w:t>
      </w:r>
      <w:r w:rsidR="0063618F">
        <w:rPr>
          <w:rFonts w:cs="Times New Roman"/>
          <w:szCs w:val="20"/>
        </w:rPr>
        <w:t xml:space="preserve">usually </w:t>
      </w:r>
      <w:r w:rsidR="003C64C5">
        <w:rPr>
          <w:rFonts w:cs="Times New Roman"/>
          <w:szCs w:val="20"/>
        </w:rPr>
        <w:t>will 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18B98C73" w14:textId="214DDB71" w:rsidR="00F75C95" w:rsidRDefault="00B46EF3" w:rsidP="003E5A6B">
      <w:pPr>
        <w:spacing w:before="120" w:after="120" w:line="240" w:lineRule="auto"/>
        <w:rPr>
          <w:rFonts w:cs="Times New Roman"/>
          <w:szCs w:val="20"/>
        </w:rPr>
      </w:pPr>
      <w:r>
        <w:rPr>
          <w:rFonts w:cs="Times New Roman"/>
          <w:szCs w:val="20"/>
        </w:rPr>
        <w:tab/>
        <w:t xml:space="preserve">A primary example is traffic. As most public transit systems share same roads with other vehicles (except systems with dedicated bus lanes and subways), traffic on roads can significantly impact the on-time performance of the buses. </w:t>
      </w:r>
      <w:r w:rsidR="0063618F">
        <w:rPr>
          <w:rFonts w:cs="Times New Roman"/>
          <w:szCs w:val="20"/>
        </w:rPr>
        <w:t xml:space="preserve">The research on </w:t>
      </w:r>
      <w:r w:rsidR="00FA6D0C">
        <w:rPr>
          <w:rFonts w:cs="Times New Roman"/>
          <w:szCs w:val="20"/>
        </w:rPr>
        <w:t>traffic</w:t>
      </w:r>
      <w:r w:rsidR="00BB35D5">
        <w:rPr>
          <w:rFonts w:cs="Times New Roman"/>
          <w:szCs w:val="20"/>
        </w:rPr>
        <w:t xml:space="preserve"> as a disruption is abundant. </w:t>
      </w:r>
    </w:p>
    <w:p w14:paraId="625EB9B2" w14:textId="627758D7" w:rsidR="00BB35D5" w:rsidRDefault="00BB35D5" w:rsidP="003E5A6B">
      <w:pPr>
        <w:spacing w:before="120" w:after="120" w:line="240" w:lineRule="auto"/>
        <w:rPr>
          <w:rFonts w:cs="Times New Roman"/>
          <w:szCs w:val="20"/>
        </w:rPr>
      </w:pPr>
      <w:r>
        <w:rPr>
          <w:rFonts w:cs="Times New Roman"/>
          <w:szCs w:val="20"/>
        </w:rPr>
        <w:tab/>
      </w:r>
      <w:r w:rsidR="002D5B94">
        <w:rPr>
          <w:rFonts w:cs="Times New Roman"/>
          <w:szCs w:val="20"/>
        </w:rPr>
        <w:t>Another example is weather, such as rain, snow, or fog. These events can also worsen on-time performance</w:t>
      </w:r>
      <w:r w:rsidR="004263CF">
        <w:rPr>
          <w:rFonts w:cs="Times New Roman"/>
          <w:szCs w:val="20"/>
        </w:rPr>
        <w:t xml:space="preserve"> and reliability</w:t>
      </w:r>
      <w:r w:rsidR="002D5B94">
        <w:rPr>
          <w:rFonts w:cs="Times New Roman"/>
          <w:szCs w:val="20"/>
        </w:rPr>
        <w:t xml:space="preserve">. </w:t>
      </w:r>
    </w:p>
    <w:p w14:paraId="4E7E5A4B" w14:textId="6CA9FD19" w:rsidR="00CE3B95" w:rsidRDefault="002D5B94" w:rsidP="003E5A6B">
      <w:pPr>
        <w:spacing w:before="120" w:after="120" w:line="240" w:lineRule="auto"/>
        <w:rPr>
          <w:rFonts w:cs="Times New Roman"/>
          <w:szCs w:val="20"/>
        </w:rPr>
      </w:pPr>
      <w:r>
        <w:rPr>
          <w:rFonts w:cs="Times New Roman"/>
          <w:szCs w:val="20"/>
        </w:rPr>
        <w:tab/>
        <w:t xml:space="preserve">Finally, major social events can also create unexpected </w:t>
      </w:r>
      <w:r w:rsidR="00C64D5C">
        <w:rPr>
          <w:rFonts w:cs="Times New Roman"/>
          <w:szCs w:val="20"/>
        </w:rPr>
        <w:t xml:space="preserve">disruptions to public transit, such as large </w:t>
      </w:r>
      <w:r w:rsidR="00766064">
        <w:rPr>
          <w:rFonts w:cs="Times New Roman"/>
          <w:szCs w:val="20"/>
        </w:rPr>
        <w:t xml:space="preserve">social gatherings. There are very few studies on the large events’ </w:t>
      </w:r>
      <w:r w:rsidR="00614A6C">
        <w:rPr>
          <w:rFonts w:cs="Times New Roman"/>
          <w:szCs w:val="20"/>
        </w:rPr>
        <w:t xml:space="preserve">impacts. </w:t>
      </w:r>
    </w:p>
    <w:p w14:paraId="16769BF1" w14:textId="77777777" w:rsidR="00CE3B95" w:rsidRDefault="00CE3B95" w:rsidP="003E5A6B">
      <w:pPr>
        <w:spacing w:before="120" w:after="120" w:line="240" w:lineRule="auto"/>
        <w:rPr>
          <w:rFonts w:cs="Times New Roman"/>
          <w:szCs w:val="20"/>
        </w:rPr>
      </w:pPr>
    </w:p>
    <w:p w14:paraId="01D3E723" w14:textId="4C255D60" w:rsidR="00081560" w:rsidRDefault="00355B69" w:rsidP="00355B69">
      <w:pPr>
        <w:pStyle w:val="Heading2"/>
      </w:pPr>
      <w:r>
        <w:t xml:space="preserve">Long-term </w:t>
      </w:r>
      <w:r w:rsidRPr="00355B69">
        <w:rPr>
          <w:szCs w:val="32"/>
        </w:rPr>
        <w:t>Disruption</w:t>
      </w:r>
    </w:p>
    <w:p w14:paraId="40EB6F8A" w14:textId="014C2B1C" w:rsidR="00CE3B95" w:rsidRDefault="004E5F6E" w:rsidP="003E5A6B">
      <w:pPr>
        <w:spacing w:before="120" w:after="120" w:line="240" w:lineRule="auto"/>
        <w:rPr>
          <w:rFonts w:cs="Times New Roman"/>
          <w:szCs w:val="20"/>
        </w:rPr>
      </w:pPr>
      <w:r>
        <w:rPr>
          <w:rFonts w:cs="Times New Roman"/>
          <w:szCs w:val="20"/>
        </w:rPr>
        <w:t xml:space="preserve">We define long-term disruptions with several standards: 1) the disruptions are longer in time span, which last from </w:t>
      </w:r>
      <w:r w:rsidR="00614A6C">
        <w:rPr>
          <w:rFonts w:cs="Times New Roman"/>
          <w:szCs w:val="20"/>
        </w:rPr>
        <w:t xml:space="preserve">weeks </w:t>
      </w:r>
      <w:r>
        <w:rPr>
          <w:rFonts w:cs="Times New Roman"/>
          <w:szCs w:val="20"/>
        </w:rPr>
        <w:t xml:space="preserve">to multiple years. 2) the disruptions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 timetable</w:t>
      </w:r>
      <w:r w:rsidR="002D3847">
        <w:rPr>
          <w:rFonts w:cs="Times New Roman"/>
          <w:szCs w:val="20"/>
        </w:rPr>
        <w:t>.</w:t>
      </w:r>
      <w:r w:rsidR="005761D9">
        <w:rPr>
          <w:rFonts w:cs="Times New Roman"/>
          <w:szCs w:val="20"/>
        </w:rPr>
        <w:t xml:space="preserve"> </w:t>
      </w:r>
    </w:p>
    <w:p w14:paraId="35E256A5" w14:textId="45F0BBB4" w:rsidR="00355B69" w:rsidRDefault="00E11D21" w:rsidP="005761D9">
      <w:pPr>
        <w:spacing w:before="120" w:after="120" w:line="240" w:lineRule="auto"/>
        <w:ind w:firstLine="720"/>
        <w:rPr>
          <w:rFonts w:cs="Times New Roman"/>
          <w:szCs w:val="20"/>
        </w:rPr>
      </w:pPr>
      <w:r>
        <w:rPr>
          <w:rFonts w:cs="Times New Roman"/>
          <w:szCs w:val="20"/>
        </w:rPr>
        <w:t xml:space="preserve">The COVID-19 pandemic is a major disruption, if not the most important one in this century, that has huge impacts on the public transit systems in the entire world. </w:t>
      </w:r>
    </w:p>
    <w:p w14:paraId="0D005F92" w14:textId="20A32C30" w:rsidR="00CE3B95" w:rsidRDefault="005761D9" w:rsidP="00F06D26">
      <w:pPr>
        <w:spacing w:before="120" w:after="120" w:line="240" w:lineRule="auto"/>
        <w:ind w:firstLine="720"/>
        <w:rPr>
          <w:rFonts w:cs="Times New Roman"/>
          <w:szCs w:val="20"/>
        </w:rPr>
      </w:pPr>
      <w:r>
        <w:rPr>
          <w:rFonts w:cs="Times New Roman"/>
          <w:szCs w:val="20"/>
        </w:rPr>
        <w:t>Extreme weather events can also incur persistent disruption to the public transit system.</w:t>
      </w:r>
    </w:p>
    <w:p w14:paraId="748EDAB3" w14:textId="77777777" w:rsidR="00CE3B95" w:rsidRDefault="00CE3B95" w:rsidP="003E5A6B">
      <w:pPr>
        <w:spacing w:before="120" w:after="120" w:line="240" w:lineRule="auto"/>
        <w:rPr>
          <w:rFonts w:cs="Times New Roman"/>
          <w:szCs w:val="20"/>
        </w:rPr>
      </w:pPr>
    </w:p>
    <w:p w14:paraId="15AE5B1C" w14:textId="2DF48026" w:rsidR="003E5A6B" w:rsidRDefault="003E5A6B" w:rsidP="003E5A6B">
      <w:pPr>
        <w:pStyle w:val="Heading1"/>
        <w:spacing w:before="120" w:after="120"/>
      </w:pPr>
      <w:r w:rsidRPr="003E5A6B">
        <w:t>Method</w:t>
      </w:r>
    </w:p>
    <w:p w14:paraId="17E50581" w14:textId="34EA27F1" w:rsidR="003E5A6B" w:rsidRDefault="003E5A6B" w:rsidP="003E5A6B">
      <w:r>
        <w:t>We present our method in this section.</w:t>
      </w:r>
    </w:p>
    <w:p w14:paraId="1136E9BC" w14:textId="711A256F" w:rsidR="003E5A6B" w:rsidRDefault="003E5A6B" w:rsidP="003E5A6B">
      <w:pPr>
        <w:pStyle w:val="Heading2"/>
      </w:pPr>
      <w:r>
        <w:t>Data</w:t>
      </w:r>
    </w:p>
    <w:p w14:paraId="53899278" w14:textId="62217911" w:rsidR="006360EA" w:rsidRDefault="00304133" w:rsidP="003E5A6B">
      <w:pPr>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961F07">
        <w:rPr>
          <w:rFonts w:cs="Times New Roman"/>
          <w:szCs w:val="24"/>
        </w:rPr>
        <w:instrText xml:space="preserve"> ADDIN ZOTERO_ITEM CSL_CITATION {"citationID":"CHSca3O3","properties":{"formattedCitation":"({\\i{}8}, {\\i{}9})","plainCitation":"(8, 9)","noteIndex":0},"citationItems":[{"id":"Y7OiOhfu/u61Ie7l2","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Y7OiOhfu/i48qeS6U","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961F07" w:rsidRPr="00961F07">
        <w:rPr>
          <w:rFonts w:cs="Times New Roman"/>
          <w:szCs w:val="24"/>
        </w:rPr>
        <w:t>(</w:t>
      </w:r>
      <w:r w:rsidR="00961F07" w:rsidRPr="00961F07">
        <w:rPr>
          <w:rFonts w:cs="Times New Roman"/>
          <w:i/>
          <w:iCs/>
          <w:szCs w:val="24"/>
        </w:rPr>
        <w:t>8</w:t>
      </w:r>
      <w:r w:rsidR="00961F07" w:rsidRPr="00961F07">
        <w:rPr>
          <w:rFonts w:cs="Times New Roman"/>
          <w:szCs w:val="24"/>
        </w:rPr>
        <w:t xml:space="preserve">, </w:t>
      </w:r>
      <w:r w:rsidR="00961F07" w:rsidRPr="00961F07">
        <w:rPr>
          <w:rFonts w:cs="Times New Roman"/>
          <w:i/>
          <w:iCs/>
          <w:szCs w:val="24"/>
        </w:rPr>
        <w:t>9</w:t>
      </w:r>
      <w:r w:rsidR="00961F07" w:rsidRPr="00961F07">
        <w:rPr>
          <w:rFonts w:cs="Times New Roman"/>
          <w:szCs w:val="24"/>
        </w:rPr>
        <w:t>)</w:t>
      </w:r>
      <w:r w:rsidR="007C2C64" w:rsidRPr="005A015E">
        <w:rPr>
          <w:rFonts w:cs="Times New Roman"/>
          <w:szCs w:val="24"/>
        </w:rPr>
        <w:fldChar w:fldCharType="end"/>
      </w:r>
      <w:r w:rsidR="007C2C64">
        <w:rPr>
          <w:rFonts w:cs="Times New Roman"/>
          <w:szCs w:val="24"/>
        </w:rPr>
        <w:t>. The data have two data standard,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961F07">
        <w:rPr>
          <w:rFonts w:cs="Times New Roman"/>
          <w:szCs w:val="24"/>
        </w:rPr>
        <w:instrText xml:space="preserve"> ADDIN ZOTERO_ITEM CSL_CITATION {"citationID":"EqkfS32l","properties":{"formattedCitation":"({\\i{}10}, {\\i{}11})","plainCitation":"(10, 11)","noteIndex":0},"citationItems":[{"id":"Y7OiOhfu/dN2ADInx","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Y7OiOhfu/B9wk7Cp1","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961F07" w:rsidRPr="00961F07">
        <w:rPr>
          <w:rFonts w:cs="Times New Roman"/>
          <w:szCs w:val="24"/>
        </w:rPr>
        <w:t>(</w:t>
      </w:r>
      <w:r w:rsidR="00961F07" w:rsidRPr="00961F07">
        <w:rPr>
          <w:rFonts w:cs="Times New Roman"/>
          <w:i/>
          <w:iCs/>
          <w:szCs w:val="24"/>
        </w:rPr>
        <w:t>10</w:t>
      </w:r>
      <w:r w:rsidR="00961F07" w:rsidRPr="00961F07">
        <w:rPr>
          <w:rFonts w:cs="Times New Roman"/>
          <w:szCs w:val="24"/>
        </w:rPr>
        <w:t xml:space="preserve">, </w:t>
      </w:r>
      <w:r w:rsidR="00961F07" w:rsidRPr="00961F07">
        <w:rPr>
          <w:rFonts w:cs="Times New Roman"/>
          <w:i/>
          <w:iCs/>
          <w:szCs w:val="24"/>
        </w:rPr>
        <w:t>11</w:t>
      </w:r>
      <w:r w:rsidR="00961F07" w:rsidRPr="00961F07">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 xml:space="preserve">Based on the two data, we can calculate the scheduled and actual arrival time for any buses at any stop. </w:t>
      </w:r>
      <w:r w:rsidR="006360EA">
        <w:rPr>
          <w:rFonts w:cs="Times New Roman"/>
          <w:szCs w:val="24"/>
        </w:rPr>
        <w:tab/>
        <w:t>We focus our study area to 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2213A2">
        <w:rPr>
          <w:rFonts w:cs="Times New Roman"/>
          <w:szCs w:val="24"/>
        </w:rPr>
        <w:t xml:space="preserve"> </w:t>
      </w:r>
    </w:p>
    <w:p w14:paraId="07C474DF" w14:textId="7F67F677" w:rsidR="002213A2" w:rsidRDefault="002213A2" w:rsidP="003E5A6B"/>
    <w:p w14:paraId="5267201A" w14:textId="17CFB0E3" w:rsidR="002213A2" w:rsidRDefault="002213A2" w:rsidP="002213A2">
      <w:pPr>
        <w:pStyle w:val="Heading2"/>
      </w:pPr>
      <w:r>
        <w:t>Accessibility Measure</w:t>
      </w:r>
    </w:p>
    <w:p w14:paraId="7D78EFB7" w14:textId="76B58D52" w:rsidR="002213A2" w:rsidRDefault="00280764" w:rsidP="003E5A6B">
      <w:r>
        <w:t xml:space="preserve">Accessibility is a diverse concept that can </w:t>
      </w:r>
      <w:r w:rsidR="001535A6">
        <w:t>measure different aspects of mobility</w:t>
      </w:r>
      <w:r w:rsidR="00073A9E">
        <w:t xml:space="preserve"> </w:t>
      </w:r>
      <w:r w:rsidR="00073A9E">
        <w:fldChar w:fldCharType="begin" w:fldLock="1"/>
      </w:r>
      <w:r w:rsidR="00961F07">
        <w:instrText xml:space="preserve"> ADDIN ZOTERO_ITEM CSL_CITATION {"citationID":"6yqaO9TE","properties":{"formattedCitation":"({\\i{}12})","plainCitation":"(12)","noteIndex":0},"citationItems":[{"id":"Y7OiOhfu/MnInHGHj","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961F07" w:rsidRPr="00961F07">
        <w:rPr>
          <w:rFonts w:cs="Times New Roman"/>
          <w:szCs w:val="24"/>
        </w:rPr>
        <w:t>(</w:t>
      </w:r>
      <w:r w:rsidR="00961F07" w:rsidRPr="00961F07">
        <w:rPr>
          <w:rFonts w:cs="Times New Roman"/>
          <w:i/>
          <w:iCs/>
          <w:szCs w:val="24"/>
        </w:rPr>
        <w:t>12</w:t>
      </w:r>
      <w:r w:rsidR="00961F07" w:rsidRPr="00961F07">
        <w:rPr>
          <w:rFonts w:cs="Times New Roman"/>
          <w:szCs w:val="24"/>
        </w:rPr>
        <w:t>)</w:t>
      </w:r>
      <w:r w:rsidR="00073A9E">
        <w:fldChar w:fldCharType="end"/>
      </w:r>
      <w:r w:rsidR="00073A9E">
        <w:t>; in this paper, we focus on the measure of physical accessibility in a transit system</w:t>
      </w:r>
      <w:r w:rsidR="001535A6">
        <w:t xml:space="preserve">. Physical accessibility measures the physical limit of a transit user given a time budget, namely how far a user can go by using transit service. </w:t>
      </w:r>
      <w:r w:rsidR="00807E5A">
        <w:t xml:space="preserve">It is a primary indicator of the useability of the transit service. </w:t>
      </w:r>
    </w:p>
    <w:p w14:paraId="72D2787F" w14:textId="05D3DE36" w:rsidR="00807E5A" w:rsidRDefault="00807E5A" w:rsidP="003E5A6B">
      <w:r>
        <w:tab/>
        <w:t>We use a well-established time geography</w:t>
      </w:r>
      <w:r w:rsidR="00FB7621">
        <w:t xml:space="preserve"> measurement</w:t>
      </w:r>
      <w:r>
        <w:t xml:space="preserve"> – space-time prism (STP) – to </w:t>
      </w:r>
      <w:r w:rsidR="00FB7621">
        <w:t>quantify</w:t>
      </w:r>
      <w:r>
        <w:t xml:space="preserve"> the physical accessibility.</w:t>
      </w:r>
      <w:r w:rsidR="008672BE">
        <w:t xml:space="preserve"> </w:t>
      </w:r>
      <w:r w:rsidR="00CF4C5C">
        <w:t xml:space="preserve">It </w:t>
      </w:r>
      <w:r w:rsidR="00C91056">
        <w:t xml:space="preserve">represents the envelop of all potential space-time paths; we treat bus stops as single origins and calculate the prisms from each single origin with a departure time to all possible destination </w:t>
      </w:r>
      <w:r w:rsidR="00C91056" w:rsidRPr="12CE97DD">
        <w:rPr>
          <w:rFonts w:cs="Times New Roman"/>
          <w:szCs w:val="24"/>
        </w:rPr>
        <w:fldChar w:fldCharType="begin" w:fldLock="1"/>
      </w:r>
      <w:r w:rsidR="00961F07">
        <w:rPr>
          <w:rFonts w:cs="Times New Roman"/>
          <w:szCs w:val="24"/>
        </w:rPr>
        <w:instrText xml:space="preserve"> ADDIN ZOTERO_ITEM CSL_CITATION {"citationID":"ghlCSY40","properties":{"formattedCitation":"({\\i{}13})","plainCitation":"(13)","noteIndex":0},"citationItems":[{"id":"Y7OiOhfu/diqxBgfo","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C91056" w:rsidRPr="12CE97DD">
        <w:rPr>
          <w:rFonts w:cs="Times New Roman"/>
          <w:szCs w:val="24"/>
        </w:rPr>
        <w:fldChar w:fldCharType="separate"/>
      </w:r>
      <w:r w:rsidR="00961F07" w:rsidRPr="00961F07">
        <w:rPr>
          <w:rFonts w:cs="Times New Roman"/>
          <w:szCs w:val="24"/>
        </w:rPr>
        <w:t>(</w:t>
      </w:r>
      <w:r w:rsidR="00961F07" w:rsidRPr="00961F07">
        <w:rPr>
          <w:rFonts w:cs="Times New Roman"/>
          <w:i/>
          <w:iCs/>
          <w:szCs w:val="24"/>
        </w:rPr>
        <w:t>13</w:t>
      </w:r>
      <w:r w:rsidR="00961F07" w:rsidRPr="00961F07">
        <w:rPr>
          <w:rFonts w:cs="Times New Roman"/>
          <w:szCs w:val="24"/>
        </w:rPr>
        <w:t>)</w:t>
      </w:r>
      <w:r w:rsidR="00C91056" w:rsidRPr="12CE97DD">
        <w:rPr>
          <w:rFonts w:cs="Times New Roman"/>
          <w:szCs w:val="24"/>
        </w:rPr>
        <w:fldChar w:fldCharType="end"/>
      </w:r>
      <w:r w:rsidR="00C91056">
        <w:t xml:space="preserve">. </w:t>
      </w:r>
      <w:r w:rsidR="004E5749">
        <w:t xml:space="preserve">In practice, we use implicit STP – the number of accessible stops from a stop give a time budget – as the accessibility measure </w:t>
      </w:r>
      <w:r w:rsidR="004E5749">
        <w:fldChar w:fldCharType="begin" w:fldLock="1"/>
      </w:r>
      <w:r w:rsidR="00961F07">
        <w:instrText xml:space="preserve"> ADDIN ZOTERO_ITEM CSL_CITATION {"citationID":"MMnt6GMr","properties":{"formattedCitation":"({\\i{}5})","plainCitation":"(5)","noteIndex":0},"citationItems":[{"id":"Y7OiOhfu/qLo7YHVo","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B60D28">
            <w:pPr>
              <w:jc w:val="both"/>
              <w:rPr>
                <w:rFonts w:cs="Times New Roman"/>
              </w:rPr>
            </w:pPr>
          </w:p>
        </w:tc>
        <w:tc>
          <w:tcPr>
            <w:tcW w:w="6479" w:type="dxa"/>
            <w:vAlign w:val="center"/>
          </w:tcPr>
          <w:p w14:paraId="08EE02DF" w14:textId="77777777" w:rsidR="004E5749" w:rsidRDefault="00000000"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77777777" w:rsidR="004E5749" w:rsidRDefault="004E5749" w:rsidP="00B60D28">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1</w:t>
            </w:r>
            <w:r w:rsidRPr="00DD4874">
              <w:rPr>
                <w:rFonts w:cs="Times New Roman"/>
              </w:rPr>
              <w:fldChar w:fldCharType="end"/>
            </w:r>
            <w:r w:rsidRPr="00DD4874">
              <w:rPr>
                <w:rFonts w:cs="Times New Roman"/>
              </w:rPr>
              <w:t>)</w:t>
            </w:r>
          </w:p>
        </w:tc>
      </w:tr>
    </w:tbl>
    <w:p w14:paraId="029371B5" w14:textId="77777777" w:rsidR="000D033D" w:rsidRDefault="004E5749" w:rsidP="004E5749">
      <w:pPr>
        <w:jc w:val="both"/>
        <w:rPr>
          <w:rFonts w:cs="Times New Roman"/>
          <w:szCs w:val="24"/>
        </w:rPr>
      </w:pPr>
      <w:r w:rsidRPr="12CE97DD">
        <w:rPr>
          <w:rFonts w:cs="Times New Roman"/>
          <w:szCs w:val="24"/>
        </w:rPr>
        <w:lastRenderedPageBreak/>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at 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p>
    <w:p w14:paraId="048D2784" w14:textId="072A4648" w:rsidR="004D1DD6" w:rsidRPr="004D1DD6" w:rsidRDefault="000D033D" w:rsidP="004D1DD6">
      <w:pPr>
        <w:ind w:firstLine="720"/>
        <w:jc w:val="both"/>
      </w:pPr>
      <w:r>
        <w:rPr>
          <w:rFonts w:cs="Times New Roman"/>
          <w:szCs w:val="24"/>
        </w:rPr>
        <w:t xml:space="preserve">Note that the travel times between two stops in the transit network are also determined by the arrival time. This is </w:t>
      </w:r>
      <w:r w:rsidR="008343AE">
        <w:rPr>
          <w:rFonts w:cs="Times New Roman"/>
          <w:szCs w:val="24"/>
        </w:rPr>
        <w:t xml:space="preserve">due to </w:t>
      </w:r>
      <w:r>
        <w:rPr>
          <w:rFonts w:cs="Times New Roman"/>
          <w:szCs w:val="24"/>
        </w:rPr>
        <w:t>the time-dependent nature of transit network</w:t>
      </w:r>
      <w:r w:rsidR="008343AE">
        <w:rPr>
          <w:rFonts w:cs="Times New Roman"/>
          <w:szCs w:val="24"/>
        </w:rPr>
        <w:t>s</w:t>
      </w:r>
      <w:r>
        <w:rPr>
          <w:rFonts w:cs="Times New Roman"/>
          <w:szCs w:val="24"/>
        </w:rPr>
        <w:t xml:space="preserve"> </w:t>
      </w:r>
      <w:r>
        <w:rPr>
          <w:rFonts w:cs="Times New Roman"/>
          <w:i/>
          <w:iCs/>
        </w:rPr>
        <w:fldChar w:fldCharType="begin" w:fldLock="1"/>
      </w:r>
      <w:r w:rsidR="00961F07">
        <w:rPr>
          <w:rFonts w:cs="Times New Roman"/>
          <w:i/>
          <w:iCs/>
        </w:rPr>
        <w:instrText xml:space="preserve"> ADDIN ZOTERO_ITEM CSL_CITATION {"citationID":"XcmaRQaY","properties":{"formattedCitation":"({\\i{}14}, {\\i{}15})","plainCitation":"(14, 15)","noteIndex":0},"citationItems":[{"id":"Y7OiOhfu/J0bjJEl8","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Y7OiOhfu/QgFDG9jB","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Pr>
          <w:rFonts w:cs="Times New Roman"/>
          <w:i/>
          <w:iCs/>
        </w:rPr>
        <w:fldChar w:fldCharType="separate"/>
      </w:r>
      <w:r w:rsidR="00961F07" w:rsidRPr="00961F07">
        <w:rPr>
          <w:rFonts w:cs="Times New Roman"/>
          <w:szCs w:val="24"/>
        </w:rPr>
        <w:t>(</w:t>
      </w:r>
      <w:r w:rsidR="00961F07" w:rsidRPr="00961F07">
        <w:rPr>
          <w:rFonts w:cs="Times New Roman"/>
          <w:i/>
          <w:iCs/>
          <w:szCs w:val="24"/>
        </w:rPr>
        <w:t>14</w:t>
      </w:r>
      <w:r w:rsidR="00961F07" w:rsidRPr="00961F07">
        <w:rPr>
          <w:rFonts w:cs="Times New Roman"/>
          <w:szCs w:val="24"/>
        </w:rPr>
        <w:t xml:space="preserve">, </w:t>
      </w:r>
      <w:r w:rsidR="00961F07" w:rsidRPr="00961F07">
        <w:rPr>
          <w:rFonts w:cs="Times New Roman"/>
          <w:i/>
          <w:iCs/>
          <w:szCs w:val="24"/>
        </w:rPr>
        <w:t>15</w:t>
      </w:r>
      <w:r w:rsidR="00961F07" w:rsidRPr="00961F07">
        <w:rPr>
          <w:rFonts w:cs="Times New Roman"/>
          <w:szCs w:val="24"/>
        </w:rPr>
        <w:t>)</w:t>
      </w:r>
      <w:r>
        <w:rPr>
          <w:rFonts w:cs="Times New Roman"/>
          <w:i/>
          <w:iCs/>
        </w:rPr>
        <w:fldChar w:fldCharType="end"/>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generic Dijkstra algorithm, which is only applicable to static network, compatible to transit network with dynamic costs </w:t>
      </w:r>
      <w:r w:rsidR="00183336">
        <w:rPr>
          <w:rFonts w:cs="Times New Roman"/>
          <w:szCs w:val="24"/>
        </w:rPr>
        <w:fldChar w:fldCharType="begin" w:fldLock="1"/>
      </w:r>
      <w:r w:rsidR="00961F07">
        <w:rPr>
          <w:rFonts w:cs="Times New Roman"/>
          <w:szCs w:val="24"/>
        </w:rPr>
        <w:instrText xml:space="preserve"> ADDIN ZOTERO_ITEM CSL_CITATION {"citationID":"kDtWuOVQ","properties":{"formattedCitation":"({\\i{}16}, {\\i{}17})","plainCitation":"(16, 17)","noteIndex":0},"citationItems":[{"id":"Y7OiOhfu/869Q1ysC","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Y7OiOhfu/m3aiTibh","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961F07" w:rsidRPr="00961F07">
        <w:rPr>
          <w:rFonts w:cs="Times New Roman"/>
          <w:szCs w:val="24"/>
        </w:rPr>
        <w:t>(</w:t>
      </w:r>
      <w:r w:rsidR="00961F07" w:rsidRPr="00961F07">
        <w:rPr>
          <w:rFonts w:cs="Times New Roman"/>
          <w:i/>
          <w:iCs/>
          <w:szCs w:val="24"/>
        </w:rPr>
        <w:t>16</w:t>
      </w:r>
      <w:r w:rsidR="00961F07" w:rsidRPr="00961F07">
        <w:rPr>
          <w:rFonts w:cs="Times New Roman"/>
          <w:szCs w:val="24"/>
        </w:rPr>
        <w:t xml:space="preserve">, </w:t>
      </w:r>
      <w:r w:rsidR="00961F07" w:rsidRPr="00961F07">
        <w:rPr>
          <w:rFonts w:cs="Times New Roman"/>
          <w:i/>
          <w:iCs/>
          <w:szCs w:val="24"/>
        </w:rPr>
        <w:t>17</w:t>
      </w:r>
      <w:r w:rsidR="00961F07" w:rsidRPr="00961F07">
        <w:rPr>
          <w:rFonts w:cs="Times New Roman"/>
          <w:szCs w:val="24"/>
        </w:rPr>
        <w:t>)</w:t>
      </w:r>
      <w:r w:rsidR="00183336">
        <w:rPr>
          <w:rFonts w:cs="Times New Roman"/>
          <w:szCs w:val="24"/>
        </w:rPr>
        <w:fldChar w:fldCharType="end"/>
      </w:r>
      <w:r w:rsidR="00183336">
        <w:rPr>
          <w:rFonts w:cs="Times New Roman"/>
          <w:szCs w:val="24"/>
        </w:rPr>
        <w:t>. The rule assumes a vehicle leaving an origin stop will never arrive later at the destination stop than another later vehicle. We calculate if COTA system indeed satisfies the assumption, and 95% of the buses do hold the rule.</w:t>
      </w:r>
      <w:r w:rsidR="004D1DD6">
        <w:t xml:space="preserve"> </w:t>
      </w:r>
    </w:p>
    <w:p w14:paraId="4191ECBB" w14:textId="07076D48" w:rsidR="004E5749" w:rsidRDefault="00963B85" w:rsidP="00B718EF">
      <w:pPr>
        <w:ind w:firstLine="720"/>
        <w:jc w:val="both"/>
        <w:rPr>
          <w:rFonts w:cs="Times New Roman"/>
          <w:szCs w:val="24"/>
        </w:rPr>
      </w:pPr>
      <w:r>
        <w:rPr>
          <w:rFonts w:cs="Times New Roman"/>
          <w:szCs w:val="24"/>
        </w:rPr>
        <w:t>W</w:t>
      </w:r>
      <w:r w:rsidR="004E5749" w:rsidRPr="12CE97DD">
        <w:rPr>
          <w:rFonts w:cs="Times New Roman"/>
          <w:szCs w:val="24"/>
        </w:rPr>
        <w:t>e</w:t>
      </w:r>
      <w:r w:rsidR="00F82099">
        <w:rPr>
          <w:rFonts w:cs="Times New Roman"/>
          <w:szCs w:val="24"/>
        </w:rPr>
        <w:t xml:space="preserve"> thus </w:t>
      </w:r>
      <w:r w:rsidR="004E5749" w:rsidRPr="12CE97DD">
        <w:rPr>
          <w:rFonts w:cs="Times New Roman"/>
          <w:szCs w:val="24"/>
        </w:rPr>
        <w:t>define 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4E5749" w14:paraId="0D0E8369" w14:textId="77777777" w:rsidTr="00B60D28">
        <w:trPr>
          <w:jc w:val="center"/>
        </w:trPr>
        <w:tc>
          <w:tcPr>
            <w:tcW w:w="934" w:type="dxa"/>
            <w:vAlign w:val="center"/>
          </w:tcPr>
          <w:p w14:paraId="163394BB" w14:textId="77777777" w:rsidR="004E5749" w:rsidRDefault="004E5749" w:rsidP="00B60D28">
            <w:pPr>
              <w:jc w:val="both"/>
              <w:rPr>
                <w:rFonts w:cs="Times New Roman"/>
              </w:rPr>
            </w:pPr>
          </w:p>
        </w:tc>
        <w:tc>
          <w:tcPr>
            <w:tcW w:w="6633" w:type="dxa"/>
            <w:vAlign w:val="center"/>
          </w:tcPr>
          <w:p w14:paraId="53DD98C2" w14:textId="77777777" w:rsidR="004E5749" w:rsidRDefault="00000000"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773A279C" w14:textId="77777777" w:rsidR="004E5749" w:rsidRDefault="004E5749" w:rsidP="00B60D28">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2</w:t>
            </w:r>
            <w:r w:rsidRPr="00DD4874">
              <w:rPr>
                <w:rFonts w:cs="Times New Roman"/>
              </w:rPr>
              <w:fldChar w:fldCharType="end"/>
            </w:r>
            <w:bookmarkEnd w:id="0"/>
            <w:r w:rsidRPr="00DD4874">
              <w:rPr>
                <w:rFonts w:cs="Times New Roman"/>
              </w:rPr>
              <w:t>)</w:t>
            </w:r>
            <w:bookmarkEnd w:id="1"/>
          </w:p>
        </w:tc>
      </w:tr>
    </w:tbl>
    <w:p w14:paraId="1A8C6BEF" w14:textId="09EE81A7" w:rsidR="004E5749" w:rsidRDefault="004E5749" w:rsidP="003E5A6B">
      <w:pPr>
        <w:rPr>
          <w:rFonts w:cs="Times New Roman"/>
          <w:szCs w:val="24"/>
        </w:rPr>
      </w:pPr>
      <w:r w:rsidRPr="7D53A3DE">
        <w:rPr>
          <w:rFonts w:cs="Times New Roman"/>
          <w:szCs w:val="24"/>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76A8CCCA" w14:textId="43F52D78" w:rsidR="00963B85" w:rsidRDefault="00963B85" w:rsidP="003E5A6B"/>
    <w:p w14:paraId="2FDE2A3D" w14:textId="4899F692" w:rsidR="009F6B65" w:rsidRDefault="004F7DA9" w:rsidP="009F6B65">
      <w:pPr>
        <w:pStyle w:val="Heading2"/>
      </w:pPr>
      <w:r>
        <w:t>Unreliability measures</w:t>
      </w:r>
    </w:p>
    <w:p w14:paraId="4152A676" w14:textId="357E30D3" w:rsidR="004F7DA9" w:rsidRDefault="0094605B" w:rsidP="004F7DA9">
      <w:pPr>
        <w:jc w:val="both"/>
      </w:pPr>
      <w:r>
        <w:t>We define u</w:t>
      </w:r>
      <w:r w:rsidR="004F7DA9">
        <w:t>nreliability of transit accessibility</w:t>
      </w:r>
      <w:r>
        <w:t xml:space="preserve"> as the normalized difference between the schedule-based accessibility and the actual experienced physical accessibility. Schedule-based accessibility represents the promise that the transit authorities make to users, which cannot be perfectly kept under most circumstances due to on-time performance loss. </w:t>
      </w:r>
    </w:p>
    <w:p w14:paraId="4F0A4D96" w14:textId="516E9212" w:rsidR="001A5ED2" w:rsidRDefault="006038CE" w:rsidP="00B627E2">
      <w:pPr>
        <w:ind w:firstLine="720"/>
        <w:jc w:val="both"/>
      </w:pPr>
      <w:r>
        <w:t>However</w:t>
      </w:r>
      <w:r w:rsidR="00B627E2">
        <w:t>, the definition of actual experienced physical accessibility can be nuanced. A</w:t>
      </w:r>
      <w:r w:rsidR="004F7DA9">
        <w:t>s we already discuss in the previous sections, retrospective</w:t>
      </w:r>
      <w:r w:rsidR="00B627E2">
        <w:t xml:space="preserve"> real-time</w:t>
      </w:r>
      <w:r w:rsidR="004F7DA9">
        <w:t xml:space="preserve"> STPs are not feasible for ordinary users to finish in practice. To construct a realistic accessibility measure, one must only use information that is obtainable before the users use the transit system to calculate the travel times. </w:t>
      </w:r>
      <w:r w:rsidR="00744CF1">
        <w:t xml:space="preserve">Liu, Porr, &amp; Miller </w:t>
      </w:r>
      <w:r w:rsidR="004F7DA9">
        <w:fldChar w:fldCharType="begin" w:fldLock="1"/>
      </w:r>
      <w:r w:rsidR="00961F07">
        <w:instrText xml:space="preserve"> ADDIN ZOTERO_ITEM CSL_CITATION {"citationID":"fgLV8tiN","properties":{"formattedCitation":"({\\i{}5})","plainCitation":"(5)","noteIndex":0},"citationItems":[{"id":"Y7OiOhfu/qLo7YHVo","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introduce realizable </w:t>
      </w:r>
      <w:r w:rsidR="0023536C">
        <w:t xml:space="preserve">real-time </w:t>
      </w:r>
      <w:r w:rsidR="004F7DA9">
        <w:t>accessibility.</w:t>
      </w:r>
      <w:r w:rsidR="0023536C">
        <w:t xml:space="preserve"> It is</w:t>
      </w:r>
      <w:r w:rsidR="004F7DA9">
        <w:t xml:space="preserve"> calculated in two steps – planning and implementation – to better represent transit users’ actual decision-making process. During the calculation process, the algorithm will first plan the trip according to buses’ scheduled arrival time and then implement the plan with actual arrival time </w:t>
      </w:r>
      <w:r w:rsidR="004F7DA9">
        <w:fldChar w:fldCharType="begin" w:fldLock="1"/>
      </w:r>
      <w:r w:rsidR="00961F07">
        <w:instrText xml:space="preserve"> ADDIN ZOTERO_ITEM CSL_CITATION {"citationID":"3lQeF0d1","properties":{"formattedCitation":"({\\i{}5})","plainCitation":"(5)","noteIndex":0},"citationItems":[{"id":"Y7OiOhfu/qLo7YHVo","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w:t>
      </w:r>
      <w:r w:rsidR="00C45567">
        <w:t>In other words, the realizable real-time accessibility measures the accessibility in the scenario with no real-time information, while retrospective accessibility measures the accessibility in the scenario with perfect real-time information</w:t>
      </w:r>
      <w:r w:rsidR="009D5FE9">
        <w:t>.</w:t>
      </w:r>
      <w:r w:rsidR="001A5ED2">
        <w:t xml:space="preserve"> </w:t>
      </w:r>
      <w:r>
        <w:t xml:space="preserve">Realizable accessibility is a more realistic measure of users’ actual experienced physical accessibility. </w:t>
      </w:r>
    </w:p>
    <w:p w14:paraId="67AEACC7" w14:textId="024C5A3B" w:rsidR="001A5ED2" w:rsidRDefault="006038CE" w:rsidP="001A5ED2">
      <w:pPr>
        <w:ind w:firstLine="720"/>
        <w:jc w:val="both"/>
      </w:pPr>
      <w:r>
        <w:t>We thus introduce accessibility unrelia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B60D28">
            <w:pPr>
              <w:jc w:val="both"/>
              <w:rPr>
                <w:rFonts w:cs="Times New Roman"/>
              </w:rPr>
            </w:pPr>
          </w:p>
        </w:tc>
        <w:tc>
          <w:tcPr>
            <w:tcW w:w="7020" w:type="dxa"/>
            <w:vAlign w:val="center"/>
          </w:tcPr>
          <w:p w14:paraId="03FA0BCB" w14:textId="77777777" w:rsidR="001A5ED2" w:rsidRDefault="00000000" w:rsidP="00B60D28">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77777777" w:rsidR="001A5ED2" w:rsidRDefault="001A5ED2" w:rsidP="00B60D28">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4</w:t>
            </w:r>
            <w:r w:rsidRPr="00DD4874">
              <w:rPr>
                <w:rFonts w:cs="Times New Roman"/>
              </w:rPr>
              <w:fldChar w:fldCharType="end"/>
            </w:r>
            <w:bookmarkEnd w:id="2"/>
            <w:r w:rsidRPr="00DD4874">
              <w:rPr>
                <w:rFonts w:cs="Times New Roman"/>
              </w:rPr>
              <w:t>)</w:t>
            </w:r>
            <w:bookmarkEnd w:id="3"/>
          </w:p>
        </w:tc>
      </w:tr>
    </w:tbl>
    <w:p w14:paraId="7C1A356B" w14:textId="188D5811" w:rsidR="001A5ED2" w:rsidRPr="003879EA" w:rsidRDefault="001A5ED2" w:rsidP="003879EA">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The </w:t>
      </w:r>
      <w:r w:rsidR="00AB3EAF" w:rsidRPr="003879EA">
        <w:t>unreliability</w:t>
      </w:r>
      <w:r w:rsidRPr="003879EA">
        <w:t xml:space="preserve"> represents the accessibility </w:t>
      </w:r>
      <w:r w:rsidR="003879EA">
        <w:t xml:space="preserve">a </w:t>
      </w:r>
      <w:r w:rsidRPr="003879EA">
        <w:t xml:space="preserve">transit system loses during operation compared with the schedule. </w:t>
      </w:r>
    </w:p>
    <w:p w14:paraId="7AFC6999" w14:textId="3E5ED580" w:rsidR="009F6B65" w:rsidRDefault="009F6B65" w:rsidP="005559F9">
      <w:pPr>
        <w:jc w:val="both"/>
      </w:pPr>
    </w:p>
    <w:p w14:paraId="0074E120" w14:textId="77777777" w:rsidR="008E1E91" w:rsidRDefault="008E1E91" w:rsidP="008E1E91"/>
    <w:p w14:paraId="1EED2FD1" w14:textId="77777777" w:rsidR="008E1E91" w:rsidRDefault="008E1E91" w:rsidP="008E1E91">
      <w:pPr>
        <w:pStyle w:val="Heading2"/>
      </w:pPr>
      <w:r>
        <w:t>Short-term Disruption: College Football Games</w:t>
      </w:r>
    </w:p>
    <w:p w14:paraId="0C501855" w14:textId="5F0552C8" w:rsidR="008E1E91" w:rsidRDefault="008E1E91" w:rsidP="008E1E91">
      <w:r>
        <w:t xml:space="preserve">Football is one of the most popular sports in the US; about 22 million viewers watch the final college football game in 2022 </w:t>
      </w:r>
      <w:r>
        <w:fldChar w:fldCharType="begin" w:fldLock="1"/>
      </w:r>
      <w:r w:rsidR="00961F07">
        <w:instrText xml:space="preserve"> ADDIN ZOTERO_ITEM CSL_CITATION {"citationID":"xOUkRyIj","properties":{"formattedCitation":"({\\i{}18})","plainCitation":"(18)","noteIndex":0},"citationItems":[{"id":"Y7OiOhfu/vRF1uZcy","uris":["http://www.mendeley.com/documents/?uuid=f71f0f07-e84d-4cb5-aba2-dd1ea91526b7"],"itemData":{"URL":"https://www.forbes.com/sites/dereksaul/2022/01/11/viewership-for-college-football-playoff-championship-up-from-record-low-2021---but-still-below-nfls-ratings/","accessed":{"date-parts":[["2022","7","1"]]},"author":[{"dropping-particle":"","family":"Saul","given":"Derek","non-dropping-particle":"","parse-names":false,"suffix":""}],"container-title":"Forbes","id":"ITEM-1","issued":{"date-parts":[["2022"]]},"title":"Viewership For College Football Playoff Championship Up From Record Low 2021 — But Still Below NFL’s Ratings","type":"webpage"}}],"schema":"https://github.com/citation-style-language/schema/raw/master/csl-citation.json"} </w:instrText>
      </w:r>
      <w:r>
        <w:fldChar w:fldCharType="separate"/>
      </w:r>
      <w:r w:rsidR="00961F07" w:rsidRPr="00961F07">
        <w:rPr>
          <w:rFonts w:cs="Times New Roman"/>
          <w:szCs w:val="24"/>
        </w:rPr>
        <w:t>(</w:t>
      </w:r>
      <w:r w:rsidR="00961F07" w:rsidRPr="00961F07">
        <w:rPr>
          <w:rFonts w:cs="Times New Roman"/>
          <w:i/>
          <w:iCs/>
          <w:szCs w:val="24"/>
        </w:rPr>
        <w:t>18</w:t>
      </w:r>
      <w:r w:rsidR="00961F07" w:rsidRPr="00961F07">
        <w:rPr>
          <w:rFonts w:cs="Times New Roman"/>
          <w:szCs w:val="24"/>
        </w:rPr>
        <w:t>)</w:t>
      </w:r>
      <w:r>
        <w:fldChar w:fldCharType="end"/>
      </w:r>
      <w:r>
        <w:t xml:space="preserve">. Columbus is the seat of the Ohio State University, whose football teams are among the most competitive teams, and the Ohio Stadium in its campus is one of the biggest stadiums in the US. </w:t>
      </w:r>
    </w:p>
    <w:p w14:paraId="77C224B8" w14:textId="35EC5BF2" w:rsidR="008E1E91" w:rsidRDefault="008E1E91" w:rsidP="008E1E91">
      <w:pPr>
        <w:ind w:firstLine="720"/>
      </w:pPr>
      <w:r>
        <w:t xml:space="preserve">Ohio State gamedays includes home and away games, which are hosted in Columbus and other cities, respectively. Columbus hosts college football games (i.e., home games) from September to December every one or two weeks, which attract more than a hundred thousand viewers to the stadium before the pandemic </w:t>
      </w:r>
      <w:r>
        <w:fldChar w:fldCharType="begin" w:fldLock="1"/>
      </w:r>
      <w:r w:rsidR="00961F07">
        <w:instrText xml:space="preserve"> ADDIN ZOTERO_ITEM CSL_CITATION {"citationID":"WnYNIk6b","properties":{"formattedCitation":"({\\i{}19})","plainCitation":"(19)","noteIndex":0},"citationItems":[{"id":"Y7OiOhfu/lFL7wGHz","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fldChar w:fldCharType="separate"/>
      </w:r>
      <w:r w:rsidR="00961F07" w:rsidRPr="00961F07">
        <w:rPr>
          <w:rFonts w:cs="Times New Roman"/>
          <w:szCs w:val="24"/>
        </w:rPr>
        <w:t>(</w:t>
      </w:r>
      <w:r w:rsidR="00961F07" w:rsidRPr="00961F07">
        <w:rPr>
          <w:rFonts w:cs="Times New Roman"/>
          <w:i/>
          <w:iCs/>
          <w:szCs w:val="24"/>
        </w:rPr>
        <w:t>19</w:t>
      </w:r>
      <w:r w:rsidR="00961F07" w:rsidRPr="00961F07">
        <w:rPr>
          <w:rFonts w:cs="Times New Roman"/>
          <w:szCs w:val="24"/>
        </w:rPr>
        <w:t>)</w:t>
      </w:r>
      <w:r>
        <w:fldChar w:fldCharType="end"/>
      </w:r>
      <w:r>
        <w:t xml:space="preserve">. Home games create high traffic around the Ohio Stadium, therefore, creating a short-term disruption to the local public transit’s on-time performance and accessibility. Away games are also popular but far less crowded than home games. </w:t>
      </w:r>
    </w:p>
    <w:p w14:paraId="6E079300" w14:textId="6870E01F" w:rsidR="008E1E91" w:rsidRDefault="008E1E91" w:rsidP="008E1E91">
      <w:r>
        <w:tab/>
        <w:t xml:space="preserve">Therefore, we select all home and away game days in 2018 and 2019 </w:t>
      </w:r>
      <w:r w:rsidR="00F651B2">
        <w:t xml:space="preserve">from September to December </w:t>
      </w:r>
      <w:r>
        <w:t xml:space="preserve">and calculate the accessibility unreliability respectively. </w:t>
      </w:r>
      <w:r w:rsidR="00F651B2">
        <w:t xml:space="preserve">We also choose some Saturdays without a game in the same time period. </w:t>
      </w:r>
    </w:p>
    <w:p w14:paraId="339F5BAA" w14:textId="77777777" w:rsidR="008E1E91" w:rsidRDefault="008E1E91" w:rsidP="008E1E91">
      <w:r>
        <w:tab/>
      </w:r>
    </w:p>
    <w:p w14:paraId="573174BA" w14:textId="1F57EC9F" w:rsidR="008E1E91" w:rsidRDefault="008E1E91" w:rsidP="005559F9">
      <w:pPr>
        <w:jc w:val="both"/>
      </w:pPr>
    </w:p>
    <w:p w14:paraId="0B1D5C91" w14:textId="77777777" w:rsidR="008E1E91" w:rsidRDefault="008E1E91" w:rsidP="005559F9">
      <w:pPr>
        <w:jc w:val="both"/>
      </w:pPr>
    </w:p>
    <w:p w14:paraId="7C585D94" w14:textId="35CD61C0" w:rsidR="005559F9" w:rsidRDefault="00251DF1" w:rsidP="005559F9">
      <w:pPr>
        <w:pStyle w:val="Heading2"/>
      </w:pPr>
      <w:r>
        <w:t>Long-term Disruption</w:t>
      </w:r>
      <w:r w:rsidR="005559F9">
        <w:t xml:space="preserve">: the COVID-19 </w:t>
      </w:r>
      <w:r>
        <w:t>P</w:t>
      </w:r>
      <w:r w:rsidR="005559F9">
        <w:t xml:space="preserve">andemic </w:t>
      </w:r>
    </w:p>
    <w:p w14:paraId="40976304" w14:textId="6802CD7F" w:rsidR="00251DF1" w:rsidRDefault="004857FA" w:rsidP="00251DF1">
      <w:r>
        <w:rPr>
          <w:rFonts w:hint="eastAsia"/>
        </w:rPr>
        <w:t>C</w:t>
      </w:r>
      <w:r>
        <w:t xml:space="preserve">OVID-19 </w:t>
      </w:r>
      <w:r>
        <w:rPr>
          <w:rFonts w:hint="eastAsia"/>
        </w:rPr>
        <w:t>pandemic</w:t>
      </w:r>
      <w:r w:rsidR="00355B69">
        <w:t xml:space="preserve"> </w:t>
      </w:r>
      <w:r w:rsidR="008C543B">
        <w:t xml:space="preserve">is a great </w:t>
      </w:r>
      <w:proofErr w:type="spellStart"/>
      <w:r w:rsidR="008C543B">
        <w:t>unequalizer</w:t>
      </w:r>
      <w:proofErr w:type="spellEnd"/>
      <w:r w:rsidR="008C543B">
        <w:t xml:space="preserve">. </w:t>
      </w:r>
      <w:r w:rsidR="00E73E73">
        <w:t xml:space="preserve">COVID-19 has been </w:t>
      </w:r>
    </w:p>
    <w:p w14:paraId="21CB4B0F" w14:textId="0F0B348D" w:rsidR="00251DF1" w:rsidRDefault="00251DF1" w:rsidP="00251DF1"/>
    <w:p w14:paraId="3BEBBE3E" w14:textId="5DEE3321" w:rsidR="00251DF1" w:rsidRDefault="00251DF1" w:rsidP="00251DF1"/>
    <w:p w14:paraId="5D46ACB7" w14:textId="77777777" w:rsidR="00A824B0" w:rsidRDefault="00C31F2E" w:rsidP="00A824B0">
      <w:pPr>
        <w:widowControl w:val="0"/>
        <w:autoSpaceDE w:val="0"/>
        <w:autoSpaceDN w:val="0"/>
        <w:adjustRightInd w:val="0"/>
        <w:spacing w:line="240" w:lineRule="auto"/>
        <w:ind w:left="480" w:hanging="480"/>
      </w:pPr>
      <w:r>
        <w:tab/>
      </w:r>
    </w:p>
    <w:p w14:paraId="324C81CE" w14:textId="5A4FCDC8" w:rsidR="00A824B0" w:rsidRDefault="00A824B0" w:rsidP="00A824B0">
      <w:pPr>
        <w:widowControl w:val="0"/>
        <w:autoSpaceDE w:val="0"/>
        <w:autoSpaceDN w:val="0"/>
        <w:adjustRightInd w:val="0"/>
        <w:spacing w:line="240" w:lineRule="auto"/>
        <w:ind w:left="480" w:hanging="480"/>
      </w:pPr>
    </w:p>
    <w:p w14:paraId="4296674B" w14:textId="1F0588D5" w:rsidR="00F95B48" w:rsidRDefault="00F95B48" w:rsidP="00A824B0">
      <w:pPr>
        <w:widowControl w:val="0"/>
        <w:autoSpaceDE w:val="0"/>
        <w:autoSpaceDN w:val="0"/>
        <w:adjustRightInd w:val="0"/>
        <w:spacing w:line="240" w:lineRule="auto"/>
        <w:ind w:left="480" w:hanging="480"/>
      </w:pPr>
    </w:p>
    <w:p w14:paraId="325F0C07" w14:textId="77777777" w:rsidR="00F95B48" w:rsidRDefault="00F95B48" w:rsidP="00A824B0">
      <w:pPr>
        <w:widowControl w:val="0"/>
        <w:autoSpaceDE w:val="0"/>
        <w:autoSpaceDN w:val="0"/>
        <w:adjustRightInd w:val="0"/>
        <w:spacing w:line="240" w:lineRule="auto"/>
        <w:ind w:left="480" w:hanging="480"/>
      </w:pPr>
    </w:p>
    <w:p w14:paraId="3B3CF4D6" w14:textId="77777777" w:rsidR="00961F07" w:rsidRPr="00961F07" w:rsidRDefault="00A824B0" w:rsidP="00961F07">
      <w:pPr>
        <w:pStyle w:val="Bibliography"/>
        <w:rPr>
          <w:rFonts w:cs="Times New Roman"/>
        </w:rPr>
      </w:pPr>
      <w:r>
        <w:fldChar w:fldCharType="begin" w:fldLock="1"/>
      </w:r>
      <w:r w:rsidR="00665758">
        <w:instrText xml:space="preserve"> ADDIN ZOTERO_BIBL {"uncited":[],"omitted":[],"custom":[]} CSL_BIBLIOGRAPHY </w:instrText>
      </w:r>
      <w:r>
        <w:fldChar w:fldCharType="separate"/>
      </w:r>
      <w:r w:rsidR="00961F07" w:rsidRPr="00961F07">
        <w:rPr>
          <w:rFonts w:cs="Times New Roman"/>
        </w:rPr>
        <w:t xml:space="preserve">1. </w:t>
      </w:r>
      <w:r w:rsidR="00961F07" w:rsidRPr="00961F07">
        <w:rPr>
          <w:rFonts w:cs="Times New Roman"/>
        </w:rPr>
        <w:tab/>
        <w:t xml:space="preserve">Chakrabarti, S., and G. Giuliano. Does Service Reliability Determine Transit Patronage? Insights from the Los Angeles Metro Bus System. </w:t>
      </w:r>
      <w:r w:rsidR="00961F07" w:rsidRPr="00961F07">
        <w:rPr>
          <w:rFonts w:cs="Times New Roman"/>
          <w:i/>
          <w:iCs/>
        </w:rPr>
        <w:t>Transport policy</w:t>
      </w:r>
      <w:r w:rsidR="00961F07" w:rsidRPr="00961F07">
        <w:rPr>
          <w:rFonts w:cs="Times New Roman"/>
        </w:rPr>
        <w:t>, Vol. 42, 2015, pp. 12–20.</w:t>
      </w:r>
    </w:p>
    <w:p w14:paraId="2C899B6C" w14:textId="77777777" w:rsidR="00961F07" w:rsidRPr="00961F07" w:rsidRDefault="00961F07" w:rsidP="00961F07">
      <w:pPr>
        <w:pStyle w:val="Bibliography"/>
        <w:rPr>
          <w:rFonts w:cs="Times New Roman"/>
        </w:rPr>
      </w:pPr>
      <w:r w:rsidRPr="00961F07">
        <w:rPr>
          <w:rFonts w:cs="Times New Roman"/>
        </w:rPr>
        <w:t xml:space="preserve">2. </w:t>
      </w:r>
      <w:r w:rsidRPr="00961F07">
        <w:rPr>
          <w:rFonts w:cs="Times New Roman"/>
        </w:rPr>
        <w:tab/>
        <w:t xml:space="preserve">Erhardt, G. D., J. M. Hoque, V. Goyal, S. </w:t>
      </w:r>
      <w:proofErr w:type="spellStart"/>
      <w:r w:rsidRPr="00961F07">
        <w:rPr>
          <w:rFonts w:cs="Times New Roman"/>
        </w:rPr>
        <w:t>Berrebi</w:t>
      </w:r>
      <w:proofErr w:type="spellEnd"/>
      <w:r w:rsidRPr="00961F07">
        <w:rPr>
          <w:rFonts w:cs="Times New Roman"/>
        </w:rPr>
        <w:t xml:space="preserve">, C. </w:t>
      </w:r>
      <w:proofErr w:type="spellStart"/>
      <w:r w:rsidRPr="00961F07">
        <w:rPr>
          <w:rFonts w:cs="Times New Roman"/>
        </w:rPr>
        <w:t>Brakewood</w:t>
      </w:r>
      <w:proofErr w:type="spellEnd"/>
      <w:r w:rsidRPr="00961F07">
        <w:rPr>
          <w:rFonts w:cs="Times New Roman"/>
        </w:rPr>
        <w:t xml:space="preserve">, and K. E. Watkins. Why Has Public Transit Ridership Declined in the United States? </w:t>
      </w:r>
      <w:r w:rsidRPr="00961F07">
        <w:rPr>
          <w:rFonts w:cs="Times New Roman"/>
          <w:i/>
          <w:iCs/>
        </w:rPr>
        <w:t>Transportation Research Part A: Policy and Practice</w:t>
      </w:r>
      <w:r w:rsidRPr="00961F07">
        <w:rPr>
          <w:rFonts w:cs="Times New Roman"/>
        </w:rPr>
        <w:t>, Vol. 161, 2022, pp. 68–87.</w:t>
      </w:r>
    </w:p>
    <w:p w14:paraId="361C445E" w14:textId="77777777" w:rsidR="00961F07" w:rsidRPr="00961F07" w:rsidRDefault="00961F07" w:rsidP="00961F07">
      <w:pPr>
        <w:pStyle w:val="Bibliography"/>
        <w:rPr>
          <w:rFonts w:cs="Times New Roman"/>
        </w:rPr>
      </w:pPr>
      <w:r w:rsidRPr="00961F07">
        <w:rPr>
          <w:rFonts w:cs="Times New Roman"/>
        </w:rPr>
        <w:t xml:space="preserve">3. </w:t>
      </w:r>
      <w:r w:rsidRPr="00961F07">
        <w:rPr>
          <w:rFonts w:cs="Times New Roman"/>
        </w:rPr>
        <w:tab/>
        <w:t xml:space="preserve">Wessel, N., and S. Farber. On the Accuracy of Schedule-Based GTFS for Measuring Accessibility. </w:t>
      </w:r>
      <w:r w:rsidRPr="00961F07">
        <w:rPr>
          <w:rFonts w:cs="Times New Roman"/>
          <w:i/>
          <w:iCs/>
        </w:rPr>
        <w:t>Journal of Transport and Land Use</w:t>
      </w:r>
      <w:r w:rsidRPr="00961F07">
        <w:rPr>
          <w:rFonts w:cs="Times New Roman"/>
        </w:rPr>
        <w:t>, Vol. 12, No. 1, 2019, pp. 475–500.</w:t>
      </w:r>
    </w:p>
    <w:p w14:paraId="7577A495" w14:textId="77777777" w:rsidR="00961F07" w:rsidRPr="00961F07" w:rsidRDefault="00961F07" w:rsidP="00961F07">
      <w:pPr>
        <w:pStyle w:val="Bibliography"/>
        <w:rPr>
          <w:rFonts w:cs="Times New Roman"/>
        </w:rPr>
      </w:pPr>
      <w:r w:rsidRPr="00961F07">
        <w:rPr>
          <w:rFonts w:cs="Times New Roman"/>
        </w:rPr>
        <w:t xml:space="preserve">4. </w:t>
      </w:r>
      <w:r w:rsidRPr="00961F07">
        <w:rPr>
          <w:rFonts w:cs="Times New Roman"/>
        </w:rPr>
        <w:tab/>
        <w:t xml:space="preserve">Wessel, N., J. Allen, and S. Farber. Constructing a Routable Retrospective Transit Timetable from a Real-Time Vehicle Location Feed and GTFS. </w:t>
      </w:r>
      <w:r w:rsidRPr="00961F07">
        <w:rPr>
          <w:rFonts w:cs="Times New Roman"/>
          <w:i/>
          <w:iCs/>
        </w:rPr>
        <w:t>Journal of Transport Geography</w:t>
      </w:r>
      <w:r w:rsidRPr="00961F07">
        <w:rPr>
          <w:rFonts w:cs="Times New Roman"/>
        </w:rPr>
        <w:t>, Vol. 62, 2017, pp. 92–97.</w:t>
      </w:r>
    </w:p>
    <w:p w14:paraId="09F1F18D" w14:textId="77777777" w:rsidR="00961F07" w:rsidRPr="00961F07" w:rsidRDefault="00961F07" w:rsidP="00961F07">
      <w:pPr>
        <w:pStyle w:val="Bibliography"/>
        <w:rPr>
          <w:rFonts w:cs="Times New Roman"/>
        </w:rPr>
      </w:pPr>
      <w:r w:rsidRPr="00961F07">
        <w:rPr>
          <w:rFonts w:cs="Times New Roman"/>
        </w:rPr>
        <w:t xml:space="preserve">5. </w:t>
      </w:r>
      <w:r w:rsidRPr="00961F07">
        <w:rPr>
          <w:rFonts w:cs="Times New Roman"/>
        </w:rPr>
        <w:tab/>
        <w:t xml:space="preserve">Liu, L., A. Porr, and H. J. Miller. Realizable Accessibility: Evaluating the Reliability of Public Transit Accessibility Using High-Resolution Real-Time Data. </w:t>
      </w:r>
      <w:r w:rsidRPr="00961F07">
        <w:rPr>
          <w:rFonts w:cs="Times New Roman"/>
          <w:i/>
          <w:iCs/>
        </w:rPr>
        <w:t>Journal of Geographical Systems</w:t>
      </w:r>
      <w:r w:rsidRPr="00961F07">
        <w:rPr>
          <w:rFonts w:cs="Times New Roman"/>
        </w:rPr>
        <w:t>, 2022. https://doi.org/10.1007/s10109-022-00382-w.</w:t>
      </w:r>
    </w:p>
    <w:p w14:paraId="21CC66CC" w14:textId="77777777" w:rsidR="00961F07" w:rsidRPr="00961F07" w:rsidRDefault="00961F07" w:rsidP="00961F07">
      <w:pPr>
        <w:pStyle w:val="Bibliography"/>
        <w:rPr>
          <w:rFonts w:cs="Times New Roman"/>
        </w:rPr>
      </w:pPr>
      <w:r w:rsidRPr="00961F07">
        <w:rPr>
          <w:rFonts w:cs="Times New Roman"/>
        </w:rPr>
        <w:t xml:space="preserve">6. </w:t>
      </w:r>
      <w:r w:rsidRPr="00961F07">
        <w:rPr>
          <w:rFonts w:cs="Times New Roman"/>
        </w:rPr>
        <w:tab/>
        <w:t xml:space="preserve">Zhu, S., and D. M. Levinson. Disruptions to Transportation Networks: A Review. </w:t>
      </w:r>
      <w:r w:rsidRPr="00961F07">
        <w:rPr>
          <w:rFonts w:cs="Times New Roman"/>
          <w:i/>
          <w:iCs/>
        </w:rPr>
        <w:t>Network reliability in practice</w:t>
      </w:r>
      <w:r w:rsidRPr="00961F07">
        <w:rPr>
          <w:rFonts w:cs="Times New Roman"/>
        </w:rPr>
        <w:t>, 2012, pp. 5–20.</w:t>
      </w:r>
    </w:p>
    <w:p w14:paraId="399058E8" w14:textId="77777777" w:rsidR="00961F07" w:rsidRPr="00961F07" w:rsidRDefault="00961F07" w:rsidP="00961F07">
      <w:pPr>
        <w:pStyle w:val="Bibliography"/>
        <w:rPr>
          <w:rFonts w:cs="Times New Roman"/>
        </w:rPr>
      </w:pPr>
      <w:r w:rsidRPr="00961F07">
        <w:rPr>
          <w:rFonts w:cs="Times New Roman"/>
        </w:rPr>
        <w:t xml:space="preserve">7. </w:t>
      </w:r>
      <w:r w:rsidRPr="00961F07">
        <w:rPr>
          <w:rFonts w:cs="Times New Roman"/>
        </w:rPr>
        <w:tab/>
      </w:r>
      <w:proofErr w:type="spellStart"/>
      <w:r w:rsidRPr="00961F07">
        <w:rPr>
          <w:rFonts w:cs="Times New Roman"/>
        </w:rPr>
        <w:t>Kathuria</w:t>
      </w:r>
      <w:proofErr w:type="spellEnd"/>
      <w:r w:rsidRPr="00961F07">
        <w:rPr>
          <w:rFonts w:cs="Times New Roman"/>
        </w:rPr>
        <w:t xml:space="preserve">, A., M. </w:t>
      </w:r>
      <w:proofErr w:type="spellStart"/>
      <w:r w:rsidRPr="00961F07">
        <w:rPr>
          <w:rFonts w:cs="Times New Roman"/>
        </w:rPr>
        <w:t>Parida</w:t>
      </w:r>
      <w:proofErr w:type="spellEnd"/>
      <w:r w:rsidRPr="00961F07">
        <w:rPr>
          <w:rFonts w:cs="Times New Roman"/>
        </w:rPr>
        <w:t xml:space="preserve">, and C. Sekhar. A Review of Service Reliability Measures for Public Transportation Systems. </w:t>
      </w:r>
      <w:r w:rsidRPr="00961F07">
        <w:rPr>
          <w:rFonts w:cs="Times New Roman"/>
          <w:i/>
          <w:iCs/>
        </w:rPr>
        <w:t>International Journal of Intelligent Transportation Systems Research</w:t>
      </w:r>
      <w:r w:rsidRPr="00961F07">
        <w:rPr>
          <w:rFonts w:cs="Times New Roman"/>
        </w:rPr>
        <w:t>, Vol. 18, No. 2, 2020, pp. 243–255.</w:t>
      </w:r>
    </w:p>
    <w:p w14:paraId="71AF89FB" w14:textId="77777777" w:rsidR="00961F07" w:rsidRPr="00961F07" w:rsidRDefault="00961F07" w:rsidP="00961F07">
      <w:pPr>
        <w:pStyle w:val="Bibliography"/>
        <w:rPr>
          <w:rFonts w:cs="Times New Roman"/>
        </w:rPr>
      </w:pPr>
      <w:r w:rsidRPr="00961F07">
        <w:rPr>
          <w:rFonts w:cs="Times New Roman"/>
        </w:rPr>
        <w:t xml:space="preserve">8. </w:t>
      </w:r>
      <w:r w:rsidRPr="00961F07">
        <w:rPr>
          <w:rFonts w:cs="Times New Roman"/>
        </w:rPr>
        <w:tab/>
        <w:t xml:space="preserve">Antrim, A., and S. J. Barbeau. </w:t>
      </w:r>
      <w:r w:rsidRPr="00961F07">
        <w:rPr>
          <w:rFonts w:cs="Times New Roman"/>
          <w:i/>
          <w:iCs/>
        </w:rPr>
        <w:t>Opening the Door to Multimodal Applications: Creation, Maintenance and Application of GTFS Data</w:t>
      </w:r>
      <w:r w:rsidRPr="00961F07">
        <w:rPr>
          <w:rFonts w:cs="Times New Roman"/>
        </w:rPr>
        <w:t>. 2017.</w:t>
      </w:r>
    </w:p>
    <w:p w14:paraId="764D49E2" w14:textId="77777777" w:rsidR="00961F07" w:rsidRPr="00961F07" w:rsidRDefault="00961F07" w:rsidP="00961F07">
      <w:pPr>
        <w:pStyle w:val="Bibliography"/>
        <w:rPr>
          <w:rFonts w:cs="Times New Roman"/>
        </w:rPr>
      </w:pPr>
      <w:r w:rsidRPr="00961F07">
        <w:rPr>
          <w:rFonts w:cs="Times New Roman"/>
        </w:rPr>
        <w:t xml:space="preserve">9. </w:t>
      </w:r>
      <w:r w:rsidRPr="00961F07">
        <w:rPr>
          <w:rFonts w:cs="Times New Roman"/>
        </w:rPr>
        <w:tab/>
        <w:t xml:space="preserve">Liu, L., and H. J. Miller. Measuring Risk of Missing Transfers in Public Transit Systems Using High-Resolution Schedule and Real-Time Bus Location Data. </w:t>
      </w:r>
      <w:r w:rsidRPr="00961F07">
        <w:rPr>
          <w:rFonts w:cs="Times New Roman"/>
          <w:i/>
          <w:iCs/>
        </w:rPr>
        <w:t>Urban Studies</w:t>
      </w:r>
      <w:r w:rsidRPr="00961F07">
        <w:rPr>
          <w:rFonts w:cs="Times New Roman"/>
        </w:rPr>
        <w:t>, 2020, p. 0042098020919323. https://doi.org/10.1177/0042098020919323.</w:t>
      </w:r>
    </w:p>
    <w:p w14:paraId="0E184BEE" w14:textId="77777777" w:rsidR="00961F07" w:rsidRPr="00961F07" w:rsidRDefault="00961F07" w:rsidP="00961F07">
      <w:pPr>
        <w:pStyle w:val="Bibliography"/>
        <w:rPr>
          <w:rFonts w:cs="Times New Roman"/>
        </w:rPr>
      </w:pPr>
      <w:r w:rsidRPr="00961F07">
        <w:rPr>
          <w:rFonts w:cs="Times New Roman"/>
        </w:rPr>
        <w:t xml:space="preserve">10. </w:t>
      </w:r>
      <w:r w:rsidRPr="00961F07">
        <w:rPr>
          <w:rFonts w:cs="Times New Roman"/>
        </w:rPr>
        <w:tab/>
        <w:t>Google. GTFS Realtime Overview. https://developers.google.com/transit/gtfs-realtime. Accessed Jun. 27, 2021.</w:t>
      </w:r>
    </w:p>
    <w:p w14:paraId="5525A16E" w14:textId="77777777" w:rsidR="00961F07" w:rsidRPr="00961F07" w:rsidRDefault="00961F07" w:rsidP="00961F07">
      <w:pPr>
        <w:pStyle w:val="Bibliography"/>
        <w:rPr>
          <w:rFonts w:cs="Times New Roman"/>
        </w:rPr>
      </w:pPr>
      <w:r w:rsidRPr="00961F07">
        <w:rPr>
          <w:rFonts w:cs="Times New Roman"/>
        </w:rPr>
        <w:t xml:space="preserve">11. </w:t>
      </w:r>
      <w:r w:rsidRPr="00961F07">
        <w:rPr>
          <w:rFonts w:cs="Times New Roman"/>
        </w:rPr>
        <w:tab/>
        <w:t>Google Developers. GTFS Static Overview | Static Transit | Google Developers. https://developers.google.com/transit/gtfs/. Accessed May 26, 2021.</w:t>
      </w:r>
    </w:p>
    <w:p w14:paraId="1FAEED1A" w14:textId="77777777" w:rsidR="00961F07" w:rsidRPr="00961F07" w:rsidRDefault="00961F07" w:rsidP="00961F07">
      <w:pPr>
        <w:pStyle w:val="Bibliography"/>
        <w:rPr>
          <w:rFonts w:cs="Times New Roman"/>
        </w:rPr>
      </w:pPr>
      <w:r w:rsidRPr="00961F07">
        <w:rPr>
          <w:rFonts w:cs="Times New Roman"/>
        </w:rPr>
        <w:t xml:space="preserve">12. </w:t>
      </w:r>
      <w:r w:rsidRPr="00961F07">
        <w:rPr>
          <w:rFonts w:cs="Times New Roman"/>
        </w:rPr>
        <w:tab/>
        <w:t xml:space="preserve">Miller, E. J. Accessibility: Measurement and Application in Transportation Planning. </w:t>
      </w:r>
      <w:r w:rsidRPr="00961F07">
        <w:rPr>
          <w:rFonts w:cs="Times New Roman"/>
          <w:i/>
          <w:iCs/>
        </w:rPr>
        <w:t>Transport Reviews</w:t>
      </w:r>
      <w:r w:rsidRPr="00961F07">
        <w:rPr>
          <w:rFonts w:cs="Times New Roman"/>
        </w:rPr>
        <w:t>. 5. Volume 38, 551–555.</w:t>
      </w:r>
    </w:p>
    <w:p w14:paraId="14CAC6C1" w14:textId="77777777" w:rsidR="00961F07" w:rsidRPr="00961F07" w:rsidRDefault="00961F07" w:rsidP="00961F07">
      <w:pPr>
        <w:pStyle w:val="Bibliography"/>
        <w:rPr>
          <w:rFonts w:cs="Times New Roman"/>
        </w:rPr>
      </w:pPr>
      <w:r w:rsidRPr="00961F07">
        <w:rPr>
          <w:rFonts w:cs="Times New Roman"/>
        </w:rPr>
        <w:t xml:space="preserve">13. </w:t>
      </w:r>
      <w:r w:rsidRPr="00961F07">
        <w:rPr>
          <w:rFonts w:cs="Times New Roman"/>
        </w:rPr>
        <w:tab/>
        <w:t xml:space="preserve">Miller, H. J. Time Geography and Space-Time Prism. </w:t>
      </w:r>
      <w:r w:rsidRPr="00961F07">
        <w:rPr>
          <w:rFonts w:cs="Times New Roman"/>
          <w:i/>
          <w:iCs/>
        </w:rPr>
        <w:t>International encyclopedia of geography: People, the earth, environment and technology</w:t>
      </w:r>
      <w:r w:rsidRPr="00961F07">
        <w:rPr>
          <w:rFonts w:cs="Times New Roman"/>
        </w:rPr>
        <w:t>, 2017, pp. 1–19.</w:t>
      </w:r>
    </w:p>
    <w:p w14:paraId="42379874" w14:textId="77777777" w:rsidR="00961F07" w:rsidRPr="00961F07" w:rsidRDefault="00961F07" w:rsidP="00961F07">
      <w:pPr>
        <w:pStyle w:val="Bibliography"/>
        <w:rPr>
          <w:rFonts w:cs="Times New Roman"/>
        </w:rPr>
      </w:pPr>
      <w:r w:rsidRPr="00961F07">
        <w:rPr>
          <w:rFonts w:cs="Times New Roman"/>
        </w:rPr>
        <w:t xml:space="preserve">14. </w:t>
      </w:r>
      <w:r w:rsidRPr="00961F07">
        <w:rPr>
          <w:rFonts w:cs="Times New Roman"/>
        </w:rPr>
        <w:tab/>
        <w:t xml:space="preserve">Gendreau, M., G. </w:t>
      </w:r>
      <w:proofErr w:type="spellStart"/>
      <w:r w:rsidRPr="00961F07">
        <w:rPr>
          <w:rFonts w:cs="Times New Roman"/>
        </w:rPr>
        <w:t>Ghiani</w:t>
      </w:r>
      <w:proofErr w:type="spellEnd"/>
      <w:r w:rsidRPr="00961F07">
        <w:rPr>
          <w:rFonts w:cs="Times New Roman"/>
        </w:rPr>
        <w:t xml:space="preserve">, and E. Guerriero. Time-Dependent Routing Problems: A Review. </w:t>
      </w:r>
      <w:r w:rsidRPr="00961F07">
        <w:rPr>
          <w:rFonts w:cs="Times New Roman"/>
          <w:i/>
          <w:iCs/>
        </w:rPr>
        <w:t>Computers &amp; operations research</w:t>
      </w:r>
      <w:r w:rsidRPr="00961F07">
        <w:rPr>
          <w:rFonts w:cs="Times New Roman"/>
        </w:rPr>
        <w:t>, Vol. 64, 2015, pp. 189–197.</w:t>
      </w:r>
    </w:p>
    <w:p w14:paraId="69E078C6" w14:textId="77777777" w:rsidR="00961F07" w:rsidRPr="00961F07" w:rsidRDefault="00961F07" w:rsidP="00961F07">
      <w:pPr>
        <w:pStyle w:val="Bibliography"/>
        <w:rPr>
          <w:rFonts w:cs="Times New Roman"/>
        </w:rPr>
      </w:pPr>
      <w:r w:rsidRPr="00961F07">
        <w:rPr>
          <w:rFonts w:cs="Times New Roman"/>
        </w:rPr>
        <w:t xml:space="preserve">15. </w:t>
      </w:r>
      <w:r w:rsidRPr="00961F07">
        <w:rPr>
          <w:rFonts w:cs="Times New Roman"/>
        </w:rPr>
        <w:tab/>
        <w:t xml:space="preserve">Wang, Y., Y. Yuan, Y. Ma, and G. Wang. Time-Dependent Graphs: Definitions, Applications, and Algorithms. </w:t>
      </w:r>
      <w:r w:rsidRPr="00961F07">
        <w:rPr>
          <w:rFonts w:cs="Times New Roman"/>
          <w:i/>
          <w:iCs/>
        </w:rPr>
        <w:t>Data Science and Engineering</w:t>
      </w:r>
      <w:r w:rsidRPr="00961F07">
        <w:rPr>
          <w:rFonts w:cs="Times New Roman"/>
        </w:rPr>
        <w:t>, Vol. 4, No. 4, 2019, pp. 352–366.</w:t>
      </w:r>
    </w:p>
    <w:p w14:paraId="63862D94" w14:textId="77777777" w:rsidR="00961F07" w:rsidRPr="00961F07" w:rsidRDefault="00961F07" w:rsidP="00961F07">
      <w:pPr>
        <w:pStyle w:val="Bibliography"/>
        <w:rPr>
          <w:rFonts w:cs="Times New Roman"/>
        </w:rPr>
      </w:pPr>
      <w:r w:rsidRPr="00961F07">
        <w:rPr>
          <w:rFonts w:cs="Times New Roman"/>
        </w:rPr>
        <w:t xml:space="preserve">16. </w:t>
      </w:r>
      <w:r w:rsidRPr="00961F07">
        <w:rPr>
          <w:rFonts w:cs="Times New Roman"/>
        </w:rPr>
        <w:tab/>
      </w:r>
      <w:proofErr w:type="spellStart"/>
      <w:r w:rsidRPr="00961F07">
        <w:rPr>
          <w:rFonts w:cs="Times New Roman"/>
        </w:rPr>
        <w:t>Ahn</w:t>
      </w:r>
      <w:proofErr w:type="spellEnd"/>
      <w:r w:rsidRPr="00961F07">
        <w:rPr>
          <w:rFonts w:cs="Times New Roman"/>
        </w:rPr>
        <w:t>, B.-H., and J.-Y. Shin. Vehicle-</w:t>
      </w:r>
      <w:proofErr w:type="spellStart"/>
      <w:r w:rsidRPr="00961F07">
        <w:rPr>
          <w:rFonts w:cs="Times New Roman"/>
        </w:rPr>
        <w:t>Routeing</w:t>
      </w:r>
      <w:proofErr w:type="spellEnd"/>
      <w:r w:rsidRPr="00961F07">
        <w:rPr>
          <w:rFonts w:cs="Times New Roman"/>
        </w:rPr>
        <w:t xml:space="preserve"> with Time Windows and Time-Varying Congestion. </w:t>
      </w:r>
      <w:r w:rsidRPr="00961F07">
        <w:rPr>
          <w:rFonts w:cs="Times New Roman"/>
          <w:i/>
          <w:iCs/>
        </w:rPr>
        <w:t>Journal of the Operational Research Society</w:t>
      </w:r>
      <w:r w:rsidRPr="00961F07">
        <w:rPr>
          <w:rFonts w:cs="Times New Roman"/>
        </w:rPr>
        <w:t>, Vol. 42, No. 5, 1991, pp. 393–400.</w:t>
      </w:r>
    </w:p>
    <w:p w14:paraId="2D8F64F4" w14:textId="77777777" w:rsidR="00961F07" w:rsidRPr="00961F07" w:rsidRDefault="00961F07" w:rsidP="00961F07">
      <w:pPr>
        <w:pStyle w:val="Bibliography"/>
        <w:rPr>
          <w:rFonts w:cs="Times New Roman"/>
        </w:rPr>
      </w:pPr>
      <w:r w:rsidRPr="00961F07">
        <w:rPr>
          <w:rFonts w:cs="Times New Roman"/>
        </w:rPr>
        <w:t xml:space="preserve">17. </w:t>
      </w:r>
      <w:r w:rsidRPr="00961F07">
        <w:rPr>
          <w:rFonts w:cs="Times New Roman"/>
        </w:rPr>
        <w:tab/>
      </w:r>
      <w:proofErr w:type="spellStart"/>
      <w:r w:rsidRPr="00961F07">
        <w:rPr>
          <w:rFonts w:cs="Times New Roman"/>
        </w:rPr>
        <w:t>Ichoua</w:t>
      </w:r>
      <w:proofErr w:type="spellEnd"/>
      <w:r w:rsidRPr="00961F07">
        <w:rPr>
          <w:rFonts w:cs="Times New Roman"/>
        </w:rPr>
        <w:t xml:space="preserve">, S., M. Gendreau, and J.-Y. Potvin. Vehicle Dispatching with Time-Dependent Travel Times. </w:t>
      </w:r>
      <w:r w:rsidRPr="00961F07">
        <w:rPr>
          <w:rFonts w:cs="Times New Roman"/>
          <w:i/>
          <w:iCs/>
        </w:rPr>
        <w:t>European journal of operational research</w:t>
      </w:r>
      <w:r w:rsidRPr="00961F07">
        <w:rPr>
          <w:rFonts w:cs="Times New Roman"/>
        </w:rPr>
        <w:t>, Vol. 144, No. 2, 2003, pp. 379–396.</w:t>
      </w:r>
    </w:p>
    <w:p w14:paraId="7120A47A" w14:textId="77777777" w:rsidR="00961F07" w:rsidRPr="00961F07" w:rsidRDefault="00961F07" w:rsidP="00961F07">
      <w:pPr>
        <w:pStyle w:val="Bibliography"/>
        <w:rPr>
          <w:rFonts w:cs="Times New Roman"/>
        </w:rPr>
      </w:pPr>
      <w:r w:rsidRPr="00961F07">
        <w:rPr>
          <w:rFonts w:cs="Times New Roman"/>
        </w:rPr>
        <w:lastRenderedPageBreak/>
        <w:t xml:space="preserve">18. </w:t>
      </w:r>
      <w:r w:rsidRPr="00961F07">
        <w:rPr>
          <w:rFonts w:cs="Times New Roman"/>
        </w:rPr>
        <w:tab/>
        <w:t xml:space="preserve">Saul, D. Viewership </w:t>
      </w:r>
      <w:proofErr w:type="gramStart"/>
      <w:r w:rsidRPr="00961F07">
        <w:rPr>
          <w:rFonts w:cs="Times New Roman"/>
        </w:rPr>
        <w:t>For</w:t>
      </w:r>
      <w:proofErr w:type="gramEnd"/>
      <w:r w:rsidRPr="00961F07">
        <w:rPr>
          <w:rFonts w:cs="Times New Roman"/>
        </w:rPr>
        <w:t xml:space="preserve"> College Football Playoff Championship Up From Record Low 2021 — But Still Below NFL’s Ratings. </w:t>
      </w:r>
      <w:r w:rsidRPr="00961F07">
        <w:rPr>
          <w:rFonts w:cs="Times New Roman"/>
          <w:i/>
          <w:iCs/>
        </w:rPr>
        <w:t>Forbes</w:t>
      </w:r>
      <w:r w:rsidRPr="00961F07">
        <w:rPr>
          <w:rFonts w:cs="Times New Roman"/>
        </w:rPr>
        <w:t>. https://www.forbes.com/sites/dereksaul/2022/01/11/viewership-for-college-football-playoff-championship-up-from-record-low-2021---but-still-below-nfls-ratings/. Accessed Jul. 1, 2022.</w:t>
      </w:r>
    </w:p>
    <w:p w14:paraId="0C52D33C" w14:textId="77777777" w:rsidR="00961F07" w:rsidRPr="00961F07" w:rsidRDefault="00961F07" w:rsidP="00961F07">
      <w:pPr>
        <w:pStyle w:val="Bibliography"/>
        <w:rPr>
          <w:rFonts w:cs="Times New Roman"/>
        </w:rPr>
      </w:pPr>
      <w:r w:rsidRPr="00961F07">
        <w:rPr>
          <w:rFonts w:cs="Times New Roman"/>
        </w:rPr>
        <w:t xml:space="preserve">19. </w:t>
      </w:r>
      <w:r w:rsidRPr="00961F07">
        <w:rPr>
          <w:rFonts w:cs="Times New Roman"/>
        </w:rPr>
        <w:tab/>
        <w:t xml:space="preserve">Kaufman, J. Ohio State Football Draws Crowd of Only 76,540 in Win over Tulsa, Smallest since 1971. </w:t>
      </w:r>
      <w:r w:rsidRPr="00961F07">
        <w:rPr>
          <w:rFonts w:cs="Times New Roman"/>
          <w:i/>
          <w:iCs/>
        </w:rPr>
        <w:t>The Columbus Dispatch</w:t>
      </w:r>
      <w:r w:rsidRPr="00961F07">
        <w:rPr>
          <w:rFonts w:cs="Times New Roman"/>
        </w:rPr>
        <w:t>. https://www.dispatch.com/story/sports/2021/09/18/ohio-stadium-crowd-osu-ohio-state-tulsa-football-game-76-540/8407755002/. Accessed Jul. 1, 2022.</w:t>
      </w:r>
    </w:p>
    <w:p w14:paraId="671DFECC" w14:textId="2FD5CAF7" w:rsidR="00C31F2E" w:rsidRPr="00796F16" w:rsidRDefault="00A824B0" w:rsidP="00796F16">
      <w:r>
        <w:fldChar w:fldCharType="end"/>
      </w:r>
    </w:p>
    <w:sectPr w:rsidR="00C31F2E" w:rsidRPr="00796F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35674B" w14:textId="77777777" w:rsidR="00AF55B3" w:rsidRDefault="00AF55B3" w:rsidP="0077361B">
      <w:pPr>
        <w:spacing w:after="0" w:line="240" w:lineRule="auto"/>
      </w:pPr>
      <w:r>
        <w:separator/>
      </w:r>
    </w:p>
  </w:endnote>
  <w:endnote w:type="continuationSeparator" w:id="0">
    <w:p w14:paraId="48DAE9B7" w14:textId="77777777" w:rsidR="00AF55B3" w:rsidRDefault="00AF55B3"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EB9C31" w14:textId="77777777" w:rsidR="00AF55B3" w:rsidRDefault="00AF55B3" w:rsidP="0077361B">
      <w:pPr>
        <w:spacing w:after="0" w:line="240" w:lineRule="auto"/>
      </w:pPr>
      <w:r>
        <w:separator/>
      </w:r>
    </w:p>
  </w:footnote>
  <w:footnote w:type="continuationSeparator" w:id="0">
    <w:p w14:paraId="39C7AD6C" w14:textId="77777777" w:rsidR="00AF55B3" w:rsidRDefault="00AF55B3" w:rsidP="0077361B">
      <w:pPr>
        <w:spacing w:after="0" w:line="240" w:lineRule="auto"/>
      </w:pPr>
      <w:r>
        <w:continuationSeparator/>
      </w:r>
    </w:p>
  </w:footnote>
  <w:footnote w:id="1">
    <w:p w14:paraId="0F450674" w14:textId="77777777" w:rsidR="0077361B" w:rsidRPr="002D14D4" w:rsidRDefault="0077361B" w:rsidP="0077361B">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Pr="002D14D4">
        <w:rPr>
          <w:rFonts w:ascii="Times New Roman" w:hAnsi="Times New Roman" w:cs="Times New Roman"/>
        </w:rPr>
        <w:t xml:space="preserve">miller.81@osu.edu </w:t>
      </w:r>
    </w:p>
    <w:p w14:paraId="661538D3" w14:textId="77777777" w:rsidR="0077361B" w:rsidRDefault="0077361B" w:rsidP="0077361B">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342A6"/>
    <w:rsid w:val="00072BE2"/>
    <w:rsid w:val="00073A9E"/>
    <w:rsid w:val="00081560"/>
    <w:rsid w:val="00091347"/>
    <w:rsid w:val="000D033D"/>
    <w:rsid w:val="000D5E40"/>
    <w:rsid w:val="00107DCC"/>
    <w:rsid w:val="001535A6"/>
    <w:rsid w:val="00165F55"/>
    <w:rsid w:val="00183336"/>
    <w:rsid w:val="00195C60"/>
    <w:rsid w:val="001A1097"/>
    <w:rsid w:val="001A17A6"/>
    <w:rsid w:val="001A4ED1"/>
    <w:rsid w:val="001A5ED2"/>
    <w:rsid w:val="001E2860"/>
    <w:rsid w:val="001F11C3"/>
    <w:rsid w:val="0020153B"/>
    <w:rsid w:val="00203064"/>
    <w:rsid w:val="00204787"/>
    <w:rsid w:val="00217858"/>
    <w:rsid w:val="00220A61"/>
    <w:rsid w:val="002213A2"/>
    <w:rsid w:val="00221B92"/>
    <w:rsid w:val="00226AAF"/>
    <w:rsid w:val="00234E18"/>
    <w:rsid w:val="0023536C"/>
    <w:rsid w:val="00235826"/>
    <w:rsid w:val="00251DF1"/>
    <w:rsid w:val="002601E2"/>
    <w:rsid w:val="00277963"/>
    <w:rsid w:val="00280764"/>
    <w:rsid w:val="00287843"/>
    <w:rsid w:val="002C3CFC"/>
    <w:rsid w:val="002C79B2"/>
    <w:rsid w:val="002D20EE"/>
    <w:rsid w:val="002D3847"/>
    <w:rsid w:val="002D5B94"/>
    <w:rsid w:val="002E499E"/>
    <w:rsid w:val="00304133"/>
    <w:rsid w:val="0031348F"/>
    <w:rsid w:val="00355B69"/>
    <w:rsid w:val="00371995"/>
    <w:rsid w:val="00383F63"/>
    <w:rsid w:val="003879EA"/>
    <w:rsid w:val="003975AD"/>
    <w:rsid w:val="003C64C5"/>
    <w:rsid w:val="003D045B"/>
    <w:rsid w:val="003E0371"/>
    <w:rsid w:val="003E5A6B"/>
    <w:rsid w:val="003E68DE"/>
    <w:rsid w:val="004072FD"/>
    <w:rsid w:val="004263CF"/>
    <w:rsid w:val="004436E5"/>
    <w:rsid w:val="00474911"/>
    <w:rsid w:val="00482880"/>
    <w:rsid w:val="004857FA"/>
    <w:rsid w:val="004865DD"/>
    <w:rsid w:val="00490858"/>
    <w:rsid w:val="004D1DD6"/>
    <w:rsid w:val="004D32BF"/>
    <w:rsid w:val="004E5749"/>
    <w:rsid w:val="004E5F6E"/>
    <w:rsid w:val="004E614D"/>
    <w:rsid w:val="004F7DA9"/>
    <w:rsid w:val="005075A4"/>
    <w:rsid w:val="00511EA8"/>
    <w:rsid w:val="005457AC"/>
    <w:rsid w:val="005559F9"/>
    <w:rsid w:val="005761D9"/>
    <w:rsid w:val="005E52FD"/>
    <w:rsid w:val="006038CE"/>
    <w:rsid w:val="0061173D"/>
    <w:rsid w:val="00612B4A"/>
    <w:rsid w:val="00614A6C"/>
    <w:rsid w:val="006360EA"/>
    <w:rsid w:val="0063618F"/>
    <w:rsid w:val="00637819"/>
    <w:rsid w:val="00654288"/>
    <w:rsid w:val="00665758"/>
    <w:rsid w:val="006919B3"/>
    <w:rsid w:val="006D4906"/>
    <w:rsid w:val="006F5A8B"/>
    <w:rsid w:val="007037CB"/>
    <w:rsid w:val="00727A29"/>
    <w:rsid w:val="00732973"/>
    <w:rsid w:val="00744CF1"/>
    <w:rsid w:val="00762F50"/>
    <w:rsid w:val="00766064"/>
    <w:rsid w:val="0077361B"/>
    <w:rsid w:val="007800F6"/>
    <w:rsid w:val="00796F16"/>
    <w:rsid w:val="007C2C64"/>
    <w:rsid w:val="007D308E"/>
    <w:rsid w:val="007F05D0"/>
    <w:rsid w:val="00807E5A"/>
    <w:rsid w:val="008201C2"/>
    <w:rsid w:val="008343AE"/>
    <w:rsid w:val="00864AFC"/>
    <w:rsid w:val="008672BE"/>
    <w:rsid w:val="00870DD2"/>
    <w:rsid w:val="0087166F"/>
    <w:rsid w:val="00872C93"/>
    <w:rsid w:val="008A6B87"/>
    <w:rsid w:val="008A75AD"/>
    <w:rsid w:val="008C543B"/>
    <w:rsid w:val="008C582C"/>
    <w:rsid w:val="008D0D38"/>
    <w:rsid w:val="008E176A"/>
    <w:rsid w:val="008E1E91"/>
    <w:rsid w:val="009057E6"/>
    <w:rsid w:val="009106F1"/>
    <w:rsid w:val="0091478C"/>
    <w:rsid w:val="00917B56"/>
    <w:rsid w:val="00931D5B"/>
    <w:rsid w:val="0094605B"/>
    <w:rsid w:val="00961F07"/>
    <w:rsid w:val="00963B85"/>
    <w:rsid w:val="00967CA9"/>
    <w:rsid w:val="00977341"/>
    <w:rsid w:val="0098031B"/>
    <w:rsid w:val="00982540"/>
    <w:rsid w:val="00990369"/>
    <w:rsid w:val="009D5FE9"/>
    <w:rsid w:val="009F6B65"/>
    <w:rsid w:val="00A104BE"/>
    <w:rsid w:val="00A20C55"/>
    <w:rsid w:val="00A214D7"/>
    <w:rsid w:val="00A47A28"/>
    <w:rsid w:val="00A51A4B"/>
    <w:rsid w:val="00A77126"/>
    <w:rsid w:val="00A81E61"/>
    <w:rsid w:val="00A824B0"/>
    <w:rsid w:val="00A829D0"/>
    <w:rsid w:val="00A847F1"/>
    <w:rsid w:val="00A90BF7"/>
    <w:rsid w:val="00A9124D"/>
    <w:rsid w:val="00AA0F5A"/>
    <w:rsid w:val="00AB026D"/>
    <w:rsid w:val="00AB3EAF"/>
    <w:rsid w:val="00AB583D"/>
    <w:rsid w:val="00AC4FF1"/>
    <w:rsid w:val="00AD78DE"/>
    <w:rsid w:val="00AF55B3"/>
    <w:rsid w:val="00B37430"/>
    <w:rsid w:val="00B41493"/>
    <w:rsid w:val="00B46EF3"/>
    <w:rsid w:val="00B508F1"/>
    <w:rsid w:val="00B627E2"/>
    <w:rsid w:val="00B718EF"/>
    <w:rsid w:val="00BB35D5"/>
    <w:rsid w:val="00BB3CDD"/>
    <w:rsid w:val="00BC1444"/>
    <w:rsid w:val="00C253D1"/>
    <w:rsid w:val="00C31F2E"/>
    <w:rsid w:val="00C44C04"/>
    <w:rsid w:val="00C45567"/>
    <w:rsid w:val="00C64D5C"/>
    <w:rsid w:val="00C76238"/>
    <w:rsid w:val="00C91056"/>
    <w:rsid w:val="00CD0883"/>
    <w:rsid w:val="00CE3B95"/>
    <w:rsid w:val="00CE7D3D"/>
    <w:rsid w:val="00CF2272"/>
    <w:rsid w:val="00CF2B71"/>
    <w:rsid w:val="00CF4C5C"/>
    <w:rsid w:val="00DB5D76"/>
    <w:rsid w:val="00DD012F"/>
    <w:rsid w:val="00DD7931"/>
    <w:rsid w:val="00DE0B3C"/>
    <w:rsid w:val="00E00A7F"/>
    <w:rsid w:val="00E10A7A"/>
    <w:rsid w:val="00E11D21"/>
    <w:rsid w:val="00E73B11"/>
    <w:rsid w:val="00E73E73"/>
    <w:rsid w:val="00E8606F"/>
    <w:rsid w:val="00EB4104"/>
    <w:rsid w:val="00F06D26"/>
    <w:rsid w:val="00F519DC"/>
    <w:rsid w:val="00F60174"/>
    <w:rsid w:val="00F651B2"/>
    <w:rsid w:val="00F75C95"/>
    <w:rsid w:val="00F77EBB"/>
    <w:rsid w:val="00F82099"/>
    <w:rsid w:val="00F95B48"/>
    <w:rsid w:val="00FA6D0C"/>
    <w:rsid w:val="00FB7621"/>
    <w:rsid w:val="00FD438E"/>
    <w:rsid w:val="00FD58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0</TotalTime>
  <Pages>1</Pages>
  <Words>6606</Words>
  <Characters>37657</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66</cp:revision>
  <dcterms:created xsi:type="dcterms:W3CDTF">2022-06-22T16:17:00Z</dcterms:created>
  <dcterms:modified xsi:type="dcterms:W3CDTF">2022-07-12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9"&gt;&lt;session id="Y7OiOhfu"/&gt;&lt;style id="http://www.zotero.org/styles/transportation-research-record" hasBibliography="1" bibliographyStyleHasBeenSet="1"/&gt;&lt;prefs&gt;&lt;pref name="fieldType" value="Field"/&gt;&lt;/prefs&gt;&lt;/data&gt;</vt:lpwstr>
  </property>
</Properties>
</file>